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remotely sensed dat</w:t>
      </w:r>
      <w:commentRangeEnd w:id="0"/>
      <w:r w:rsidR="00D57DC4">
        <w:rPr>
          <w:rStyle w:val="CommentReference"/>
          <w:b w:val="0"/>
        </w:rPr>
        <w:commentReference w:id="0"/>
      </w:r>
      <w:commentRangeEnd w:id="2"/>
      <w:r w:rsidR="00DC6A1B">
        <w:rPr>
          <w:rStyle w:val="CommentReference"/>
          <w:b w:val="0"/>
        </w:rPr>
        <w:commentReference w:id="2"/>
      </w:r>
      <w:r w:rsidR="00F42BC8">
        <w:t xml:space="preserve">a </w:t>
      </w:r>
      <w:commentRangeEnd w:id="1"/>
      <w:r w:rsidR="00D57DC4">
        <w:rPr>
          <w:rStyle w:val="CommentReference"/>
          <w:b w:val="0"/>
        </w:rPr>
        <w:commentReference w:id="1"/>
      </w:r>
    </w:p>
    <w:p w14:paraId="7BCF0691" w14:textId="368BA112"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3" w:author="dugalh" w:date="2018-06-11T11:33:00Z">
        <w:r w:rsidRPr="004E1D1B" w:rsidDel="00AE7E19">
          <w:delText>Average-linkage hierarchical clustering</w:delText>
        </w:r>
      </w:del>
      <w:ins w:id="4"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Individual features can then be selected from the </w:t>
      </w:r>
      <w:commentRangeStart w:id="5"/>
      <w:commentRangeStart w:id="6"/>
      <w:r w:rsidRPr="004E1D1B">
        <w:t>best</w:t>
      </w:r>
      <w:commentRangeEnd w:id="5"/>
      <w:r w:rsidR="00D57DC4">
        <w:rPr>
          <w:rStyle w:val="CommentReference"/>
        </w:rPr>
        <w:commentReference w:id="5"/>
      </w:r>
      <w:commentRangeEnd w:id="6"/>
      <w:r w:rsidR="00DC6A1B">
        <w:rPr>
          <w:rStyle w:val="CommentReference"/>
        </w:rPr>
        <w:commentReference w:id="6"/>
      </w:r>
      <w:r w:rsidRPr="004E1D1B">
        <w:t xml:space="preserve"> clusters.  Other criteria, such as computation time or measurement cost, can be considered when making this selection.  The proposed feature selection method is compared to </w:t>
      </w:r>
      <w:del w:id="7" w:author="dugalh" w:date="2018-06-11T11:34:00Z">
        <w:r w:rsidRPr="004E1D1B" w:rsidDel="00AE7E19">
          <w:delText xml:space="preserve">traditional </w:delText>
        </w:r>
      </w:del>
      <w:ins w:id="8"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9" w:author="dugalh" w:date="2018-06-11T11:34:00Z">
        <w:r w:rsidRPr="004E1D1B" w:rsidDel="00AE7E19">
          <w:delText xml:space="preserve">traditional </w:delText>
        </w:r>
      </w:del>
      <w:ins w:id="10"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commentRangeStart w:id="11"/>
      <w:r w:rsidRPr="004E1D1B">
        <w:t>Introduction</w:t>
      </w:r>
      <w:commentRangeEnd w:id="11"/>
      <w:r w:rsidR="00D57DC4">
        <w:rPr>
          <w:rStyle w:val="CommentReference"/>
          <w:rFonts w:cs="Times New Roman"/>
          <w:b w:val="0"/>
          <w:bCs w:val="0"/>
          <w:kern w:val="0"/>
        </w:rPr>
        <w:commentReference w:id="11"/>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2"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3"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0F3A8360"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w:t>
      </w:r>
      <w:del w:id="14"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69A4FC2A"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40A6C8CF"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09B549F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DE0552">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5" w:author="dugalh" w:date="2018-06-14T17:46:00Z">
        <w:r w:rsidR="005F2058">
          <w:t>Hyperspectral imagery is also well-known for containing redundancy amongst the bands</w:t>
        </w:r>
      </w:ins>
      <w:ins w:id="16" w:author="dugalh" w:date="2018-06-14T18:27:00Z">
        <w:r w:rsidR="002E01D3">
          <w:t xml:space="preserve"> </w:t>
        </w:r>
      </w:ins>
      <w:ins w:id="17" w:author="dugalh" w:date="2018-06-14T18:28:00Z">
        <w:r w:rsidR="002E01D3">
          <w:fldChar w:fldCharType="begin" w:fldLock="1"/>
        </w:r>
      </w:ins>
      <w:r w:rsidR="00DE0552">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eviously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18" w:author="dugalh" w:date="2018-06-14T18:28:00Z">
        <w:r w:rsidR="002E01D3">
          <w:fldChar w:fldCharType="end"/>
        </w:r>
      </w:ins>
      <w:ins w:id="19" w:author="dugalh" w:date="2018-06-14T17:46:00Z">
        <w:r w:rsidR="005F2058">
          <w:t>.</w:t>
        </w:r>
      </w:ins>
    </w:p>
    <w:p w14:paraId="093D051E" w14:textId="77777777" w:rsidR="00FE3A40" w:rsidRDefault="00FE3A40" w:rsidP="004C7251">
      <w:pPr>
        <w:pStyle w:val="Newparagraph"/>
      </w:pPr>
    </w:p>
    <w:p w14:paraId="58EB59F2" w14:textId="3349BDF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DE0552">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2B52B42B" w:rsidR="00365BD5" w:rsidDel="007F3E58" w:rsidRDefault="00CA1B20" w:rsidP="007F3E58">
      <w:pPr>
        <w:pStyle w:val="Newparagraph"/>
        <w:rPr>
          <w:moveFrom w:id="20" w:author="dugalh" w:date="2018-06-14T17:35:00Z"/>
        </w:rPr>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moveFromRangeStart w:id="21" w:author="dugalh" w:date="2018-06-14T17:35:00Z" w:name="move516761033"/>
      <w:moveFrom w:id="22"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23" w:author="dugalh" w:date="2018-06-14T17:35:00Z"/>
        </w:rPr>
      </w:pPr>
    </w:p>
    <w:p w14:paraId="675A4361" w14:textId="229E7FA9" w:rsidR="004D20A1" w:rsidDel="007F3E58" w:rsidRDefault="00416694" w:rsidP="002E01D3">
      <w:pPr>
        <w:pStyle w:val="Newparagraph"/>
        <w:rPr>
          <w:moveFrom w:id="24" w:author="dugalh" w:date="2018-06-14T17:35:00Z"/>
        </w:rPr>
      </w:pPr>
      <w:moveFrom w:id="25"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 xml:space="preserve">eature </w:t>
        </w:r>
        <w:r w:rsidR="00271631" w:rsidDel="007F3E58">
          <w:lastRenderedPageBreak/>
          <w:t>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26" w:author="dugalh" w:date="2018-06-14T17:35:00Z"/>
        </w:rPr>
      </w:pPr>
    </w:p>
    <w:p w14:paraId="0DD965F9" w14:textId="30B64907" w:rsidR="00B0045D" w:rsidDel="007F3E58" w:rsidRDefault="009162F6" w:rsidP="00DC434B">
      <w:pPr>
        <w:pStyle w:val="Newparagraph"/>
        <w:rPr>
          <w:moveFrom w:id="27" w:author="dugalh" w:date="2018-06-14T17:35:00Z"/>
        </w:rPr>
      </w:pPr>
      <w:moveFrom w:id="28"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29" w:author="dugalh" w:date="2018-06-14T17:35:00Z"/>
        </w:rPr>
      </w:pPr>
    </w:p>
    <w:p w14:paraId="3AD6B0B8" w14:textId="7B690C20" w:rsidR="00BE5C0B" w:rsidDel="007F3E58" w:rsidRDefault="005111F4" w:rsidP="005C46DD">
      <w:pPr>
        <w:pStyle w:val="Newparagraph"/>
        <w:rPr>
          <w:moveFrom w:id="30" w:author="dugalh" w:date="2018-06-14T17:35:00Z"/>
        </w:rPr>
      </w:pPr>
      <w:moveFrom w:id="31"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t xml:space="preserve">applied </w:t>
        </w:r>
        <w:r w:rsidR="002C1DBF" w:rsidDel="007F3E58">
          <w:t xml:space="preserve">in a forward selection </w:t>
        </w:r>
        <w:r w:rsidR="004F18E1" w:rsidDel="007F3E58">
          <w:t>type routine</w:t>
        </w:r>
        <w:r w:rsidR="002C1DBF" w:rsidDel="007F3E58">
          <w:t xml:space="preserve">.  While the authors concluded that MMAIQ </w:t>
        </w:r>
        <w:r w:rsidR="002C1DBF" w:rsidDel="007F3E58">
          <w:lastRenderedPageBreak/>
          <w:t xml:space="preserve">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32" w:author="dugalh" w:date="2018-06-14T17:35:00Z"/>
        </w:rPr>
      </w:pPr>
    </w:p>
    <w:p w14:paraId="60DF787B" w14:textId="36CCCB83" w:rsidR="00673AF7" w:rsidDel="007F3E58" w:rsidRDefault="00F41FDC" w:rsidP="004D360A">
      <w:pPr>
        <w:pStyle w:val="Newparagraph"/>
        <w:rPr>
          <w:moveFrom w:id="33" w:author="dugalh" w:date="2018-06-14T17:35:00Z"/>
        </w:rPr>
      </w:pPr>
      <w:moveFrom w:id="34"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DE0552">
      <w:pPr>
        <w:pStyle w:val="Newparagraph"/>
        <w:rPr>
          <w:moveFrom w:id="35" w:author="dugalh" w:date="2018-06-14T17:35:00Z"/>
        </w:rPr>
      </w:pPr>
    </w:p>
    <w:p w14:paraId="7D0D0EE0" w14:textId="768A03E8" w:rsidR="00370A68" w:rsidDel="007F3E58" w:rsidRDefault="009F41C5" w:rsidP="00DE0552">
      <w:pPr>
        <w:pStyle w:val="Newparagraph"/>
        <w:rPr>
          <w:moveFrom w:id="36" w:author="dugalh" w:date="2018-06-14T17:35:00Z"/>
        </w:rPr>
      </w:pPr>
      <w:moveFrom w:id="37"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Feature view 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 xml:space="preserve">sparsity of selected </w:t>
        </w:r>
        <w:r w:rsidR="007B14BC" w:rsidDel="007F3E58">
          <w:lastRenderedPageBreak/>
          <w:t>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DE0552">
      <w:pPr>
        <w:pStyle w:val="Newparagraph"/>
        <w:rPr>
          <w:moveFrom w:id="38" w:author="dugalh" w:date="2018-06-14T17:35:00Z"/>
        </w:rPr>
      </w:pPr>
      <w:moveFrom w:id="39" w:author="dugalh" w:date="2018-06-14T17:35:00Z">
        <w:r w:rsidDel="007F3E58">
          <w:t xml:space="preserve"> </w:t>
        </w:r>
      </w:moveFrom>
    </w:p>
    <w:p w14:paraId="5290CAA2" w14:textId="7FADEC3A" w:rsidR="000D58F8" w:rsidDel="007F3E58" w:rsidRDefault="00026A2A" w:rsidP="00DC6A1B">
      <w:pPr>
        <w:pStyle w:val="Newparagraph"/>
        <w:rPr>
          <w:moveFrom w:id="40" w:author="dugalh" w:date="2018-06-14T17:35:00Z"/>
        </w:rPr>
      </w:pPr>
      <w:moveFrom w:id="41" w:author="dugalh" w:date="2018-06-14T17:35:00Z">
        <w:r w:rsidDel="007F3E58">
          <w:t>With the exception of FCBF, the above feature selection procedures can be grouped into two categories:</w:t>
        </w:r>
      </w:moveFrom>
    </w:p>
    <w:p w14:paraId="6D8AF894" w14:textId="34E269D1" w:rsidR="000D58F8" w:rsidDel="007F3E58" w:rsidRDefault="00026A2A" w:rsidP="00DC6A1B">
      <w:pPr>
        <w:pStyle w:val="Newparagraph"/>
        <w:rPr>
          <w:moveFrom w:id="42" w:author="dugalh" w:date="2018-06-14T17:35:00Z"/>
        </w:rPr>
      </w:pPr>
      <w:moveFrom w:id="43"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DC6A1B">
      <w:pPr>
        <w:pStyle w:val="Newparagraph"/>
      </w:pPr>
      <w:moveFrom w:id="44"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21"/>
    </w:p>
    <w:p w14:paraId="48B2FE97" w14:textId="5A9CB018" w:rsidR="009162F6" w:rsidDel="00CD05BA" w:rsidRDefault="009162F6" w:rsidP="004C7251">
      <w:pPr>
        <w:pStyle w:val="Newparagraph"/>
        <w:rPr>
          <w:del w:id="45" w:author="dugalh" w:date="2018-06-15T16:15:00Z"/>
        </w:rPr>
      </w:pPr>
    </w:p>
    <w:p w14:paraId="64FA4D94" w14:textId="04D2900E" w:rsidR="00FE3A40" w:rsidDel="00CD05BA" w:rsidRDefault="00FE3A40" w:rsidP="004C7251">
      <w:pPr>
        <w:pStyle w:val="Newparagraph"/>
        <w:rPr>
          <w:del w:id="46" w:author="dugalh" w:date="2018-06-15T16:15:00Z"/>
        </w:rPr>
      </w:pPr>
      <w:del w:id="47"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48" w:author="dugalh" w:date="2018-06-14T18:45:00Z" w:name="move516765246"/>
      <w:moveFrom w:id="49"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48"/>
    </w:p>
    <w:p w14:paraId="75BB6952" w14:textId="77777777" w:rsidR="00DB2C16" w:rsidRDefault="00DB2C16" w:rsidP="004C7251">
      <w:pPr>
        <w:pStyle w:val="Newparagraph"/>
      </w:pPr>
    </w:p>
    <w:p w14:paraId="0529D2F4" w14:textId="5F57A2F0" w:rsidR="0089645A" w:rsidRDefault="00666A66" w:rsidP="0089645A">
      <w:pPr>
        <w:pStyle w:val="Newparagraph"/>
        <w:rPr>
          <w:ins w:id="50" w:author="dugalh" w:date="2018-06-14T18:45:00Z"/>
        </w:rPr>
      </w:pPr>
      <w:r>
        <w:lastRenderedPageBreak/>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w:t>
      </w:r>
      <w:commentRangeStart w:id="51"/>
      <w:r w:rsidR="00ED68DE">
        <w:t>addressing the problem</w:t>
      </w:r>
      <w:ins w:id="52" w:author="dugalh" w:date="2018-06-15T09:08:00Z">
        <w:r w:rsidR="005C46DD">
          <w:t>s</w:t>
        </w:r>
      </w:ins>
      <w:r w:rsidR="00ED68DE">
        <w:t xml:space="preserve"> of </w:t>
      </w:r>
      <w:ins w:id="53" w:author="dugalh" w:date="2018-06-16T15:11:00Z">
        <w:r w:rsidR="00DE0552">
          <w:t>sub-optimality</w:t>
        </w:r>
      </w:ins>
      <w:ins w:id="54" w:author="dugalh" w:date="2018-06-15T09:08:00Z">
        <w:r w:rsidR="005C46DD">
          <w:t xml:space="preserve"> and instability associated with </w:t>
        </w:r>
      </w:ins>
      <w:r w:rsidR="00ED68DE">
        <w:t xml:space="preserve">high dimensional, </w:t>
      </w:r>
      <w:r w:rsidR="00E376F9">
        <w:t>redundant</w:t>
      </w:r>
      <w:r w:rsidR="00ED68DE">
        <w:t xml:space="preserve"> feature spaces</w:t>
      </w:r>
      <w:r w:rsidR="00613F66">
        <w:t xml:space="preserve"> of remotely sensed data</w:t>
      </w:r>
      <w:r w:rsidR="004027D2">
        <w:t>.</w:t>
      </w:r>
      <w:commentRangeEnd w:id="51"/>
      <w:r w:rsidR="00DC6A1B">
        <w:rPr>
          <w:rStyle w:val="CommentReference"/>
        </w:rPr>
        <w:commentReference w:id="51"/>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del w:id="55"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56" w:author="dugalh" w:date="2018-06-11T13:42:00Z">
        <w:r w:rsidR="008257BE" w:rsidDel="00746ADC">
          <w:delText>hierarchical clustering</w:delText>
        </w:r>
      </w:del>
      <w:ins w:id="57" w:author="dugalh" w:date="2018-06-11T13:42:00Z">
        <w:r w:rsidR="00746ADC">
          <w:t>affinity propagation</w:t>
        </w:r>
      </w:ins>
      <w:ins w:id="58" w:author="dugalh" w:date="2018-06-14T18:47:00Z">
        <w:r w:rsidR="0089645A">
          <w:t xml:space="preserve"> to </w:t>
        </w:r>
      </w:ins>
      <w:ins w:id="59" w:author="dugalh" w:date="2018-06-15T09:02:00Z">
        <w:r w:rsidR="005C46DD">
          <w:t>identify</w:t>
        </w:r>
      </w:ins>
      <w:ins w:id="60" w:author="dugalh" w:date="2018-06-14T18:47:00Z">
        <w:r w:rsidR="0089645A">
          <w:t xml:space="preserve"> clusters of </w:t>
        </w:r>
      </w:ins>
      <w:ins w:id="61" w:author="dugalh" w:date="2018-06-15T09:03:00Z">
        <w:r w:rsidR="005C46DD">
          <w:t xml:space="preserve">redundant </w:t>
        </w:r>
      </w:ins>
      <w:ins w:id="62" w:author="dugalh" w:date="2018-06-14T18:48:00Z">
        <w:r w:rsidR="00810DCA">
          <w:t>features</w:t>
        </w:r>
      </w:ins>
      <w:r w:rsidR="008257BE">
        <w:t xml:space="preserve">.  </w:t>
      </w:r>
      <w:ins w:id="63" w:author="dugalh" w:date="2018-06-15T09:06:00Z">
        <w:r w:rsidR="005C46DD">
          <w:t>Redundancy is the removed or reduced by selecting a single representative feature fr</w:t>
        </w:r>
      </w:ins>
      <w:ins w:id="64" w:author="dugalh" w:date="2018-06-15T12:27:00Z">
        <w:r w:rsidR="004A208F">
          <w:t>om</w:t>
        </w:r>
      </w:ins>
      <w:ins w:id="65" w:author="dugalh" w:date="2018-06-15T09:06:00Z">
        <w:r w:rsidR="005C46DD">
          <w:t xml:space="preserve"> </w:t>
        </w:r>
      </w:ins>
      <w:ins w:id="66" w:author="dugalh" w:date="2018-06-15T12:27:00Z">
        <w:r w:rsidR="004A208F">
          <w:t>the most relevant</w:t>
        </w:r>
      </w:ins>
      <w:ins w:id="67" w:author="dugalh" w:date="2018-06-15T09:06:00Z">
        <w:r w:rsidR="005C46DD">
          <w:t xml:space="preserve"> cluster</w:t>
        </w:r>
      </w:ins>
      <w:ins w:id="68" w:author="dugalh" w:date="2018-06-15T12:27:00Z">
        <w:r w:rsidR="004A208F">
          <w:t>s</w:t>
        </w:r>
      </w:ins>
      <w:ins w:id="69" w:author="dugalh" w:date="2018-06-15T09:06:00Z">
        <w:r w:rsidR="005C46DD">
          <w:t xml:space="preserve">.  </w:t>
        </w:r>
      </w:ins>
      <w:ins w:id="70" w:author="dugalh" w:date="2018-06-14T18:48:00Z">
        <w:r w:rsidR="00810DCA">
          <w:t>Affinity propagation</w:t>
        </w:r>
      </w:ins>
      <w:del w:id="71" w:author="dugalh" w:date="2018-06-14T18:48:00Z">
        <w:r w:rsidR="008257BE" w:rsidDel="00810DCA">
          <w:delText>This</w:delText>
        </w:r>
      </w:del>
      <w:r w:rsidR="008257BE">
        <w:t xml:space="preserve"> has the advantage of </w:t>
      </w:r>
      <w:r w:rsidR="009162F6">
        <w:t>producing</w:t>
      </w:r>
      <w:r w:rsidR="008257BE">
        <w:t xml:space="preserve"> deterministic</w:t>
      </w:r>
      <w:r w:rsidR="009162F6">
        <w:t xml:space="preserve"> results</w:t>
      </w:r>
      <w:del w:id="72" w:author="dugalh" w:date="2018-06-11T13:42:00Z">
        <w:r w:rsidR="008257BE" w:rsidDel="00746ADC">
          <w:delText>,</w:delText>
        </w:r>
      </w:del>
      <w:ins w:id="73" w:author="dugalh" w:date="2018-06-11T13:42:00Z">
        <w:r w:rsidR="00746ADC">
          <w:t xml:space="preserve"> and</w:t>
        </w:r>
      </w:ins>
      <w:r w:rsidR="008257BE">
        <w:t xml:space="preserve"> not requiring prior knowledge of the number of clusters</w:t>
      </w:r>
      <w:del w:id="74" w:author="dugalh" w:date="2018-06-11T13:42:00Z">
        <w:r w:rsidR="008257BE" w:rsidDel="00746ADC">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r w:rsidR="00A9749C">
        <w:t xml:space="preserve">, used by </w:t>
      </w:r>
      <w:r w:rsidR="00A9749C">
        <w:fldChar w:fldCharType="begin" w:fldLock="1"/>
      </w:r>
      <w:r w:rsidR="00DE0552">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w:t>
      </w:r>
      <w:ins w:id="75" w:author="dugalh" w:date="2018-06-15T09:02:00Z">
        <w:r w:rsidR="005C46DD">
          <w:t xml:space="preserve">relevance </w:t>
        </w:r>
      </w:ins>
      <w:r w:rsidR="008856C5">
        <w:t xml:space="preserve">heuristic based on the use of naïve Bayes or mutual information criteria.  </w:t>
      </w:r>
      <w:moveFromRangeStart w:id="76" w:author="dugalh" w:date="2018-06-14T19:00:00Z" w:name="move516766166"/>
      <w:moveFrom w:id="77"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76"/>
    </w:p>
    <w:p w14:paraId="6A338C72" w14:textId="77777777" w:rsidR="0089645A" w:rsidRDefault="0089645A" w:rsidP="0089645A">
      <w:pPr>
        <w:pStyle w:val="Newparagraph"/>
        <w:rPr>
          <w:ins w:id="78" w:author="dugalh" w:date="2018-06-14T18:45:00Z"/>
        </w:rPr>
      </w:pPr>
    </w:p>
    <w:p w14:paraId="6BA186BB" w14:textId="63E20C46" w:rsidR="0089645A" w:rsidDel="0089645A" w:rsidRDefault="0089645A" w:rsidP="0089645A">
      <w:pPr>
        <w:pStyle w:val="Newparagraph"/>
        <w:rPr>
          <w:del w:id="79" w:author="dugalh" w:date="2018-06-14T18:45:00Z"/>
          <w:moveTo w:id="80" w:author="dugalh" w:date="2018-06-14T18:45:00Z"/>
        </w:rPr>
      </w:pPr>
      <w:moveToRangeStart w:id="81" w:author="dugalh" w:date="2018-06-14T18:45:00Z" w:name="move516765246"/>
      <w:moveTo w:id="82" w:author="dugalh" w:date="2018-06-14T18:45:00Z">
        <w:r>
          <w:t xml:space="preserve">Where a group of correlated features are similarly relevant, it is beneficial to select the feature with the lowest computation time or measurement cost.  Consideration of these </w:t>
        </w:r>
        <w:r>
          <w:lastRenderedPageBreak/>
          <w:t>costs can potentially result in a substantial reduction in classification computation time for this form of remote sensing problem.</w:t>
        </w:r>
      </w:moveTo>
      <w:ins w:id="83" w:author="dugalh" w:date="2018-06-14T18:45:00Z">
        <w:r>
          <w:t xml:space="preserve">  </w:t>
        </w:r>
      </w:ins>
    </w:p>
    <w:moveToRangeEnd w:id="81"/>
    <w:p w14:paraId="6B957FED" w14:textId="61598D00" w:rsidR="00DC434B" w:rsidDel="00DC434B" w:rsidRDefault="00362D8B" w:rsidP="00DC434B">
      <w:pPr>
        <w:pStyle w:val="Newparagraph"/>
        <w:rPr>
          <w:del w:id="84" w:author="dugalh" w:date="2018-06-14T19:00:00Z"/>
          <w:moveTo w:id="85" w:author="dugalh" w:date="2018-06-14T19:00:00Z"/>
        </w:rPr>
      </w:pPr>
      <w:r>
        <w:t xml:space="preserve">The </w:t>
      </w:r>
      <w:r w:rsidR="004027D2">
        <w:t xml:space="preserve">proposed method </w:t>
      </w:r>
      <w:r w:rsidR="006F52BC">
        <w:t xml:space="preserve">is unique in that </w:t>
      </w:r>
      <w:r w:rsidR="002C0F6B">
        <w:t xml:space="preserve">it </w:t>
      </w:r>
      <w:r w:rsidR="004027D2">
        <w:t xml:space="preserve">allows consideration of computation time and measurement cost in selecting features from correlated clusters of similarly relevant </w:t>
      </w:r>
      <w:r w:rsidR="00E376F9">
        <w:t>features</w:t>
      </w:r>
      <w:r w:rsidR="004027D2">
        <w:t xml:space="preserve">. </w:t>
      </w:r>
      <w:moveToRangeStart w:id="86" w:author="dugalh" w:date="2018-06-14T19:00:00Z" w:name="move516766166"/>
      <w:moveTo w:id="87" w:author="dugalh" w:date="2018-06-14T19:00:00Z">
        <w:r w:rsidR="00DC434B">
          <w:t xml:space="preserve">We compare the performance of the proposed method to popular feature selection approaches, on a number of remote sensing data sets.  </w:t>
        </w:r>
      </w:moveTo>
    </w:p>
    <w:moveToRangeEnd w:id="86"/>
    <w:p w14:paraId="6575E614" w14:textId="32B08852" w:rsidR="00C122D8" w:rsidRDefault="00CE5894" w:rsidP="00DC434B">
      <w:pPr>
        <w:pStyle w:val="Newparagraph"/>
        <w:ind w:firstLine="0"/>
      </w:pPr>
      <w:r>
        <w:t>While many feature selection evaluations only consider classification accuracy</w:t>
      </w:r>
      <w:r w:rsidR="00854647">
        <w:t xml:space="preserve"> </w:t>
      </w:r>
      <w:r w:rsidR="00854647">
        <w:fldChar w:fldCharType="begin" w:fldLock="1"/>
      </w:r>
      <w:r w:rsidR="00DE0552">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Chen et al. 2017)"},"properties":{"noteIndex":0},"schema":"https://github.com/citation-style-language/schema/raw/master/csl-citation.json"}</w:instrText>
      </w:r>
      <w:r w:rsidR="00854647">
        <w:fldChar w:fldCharType="separate"/>
      </w:r>
      <w:r w:rsidR="00DE0552" w:rsidRPr="00DE0552">
        <w:rPr>
          <w:noProof/>
        </w:rPr>
        <w:t>(Yu and Liu 2004; Strobl et al. 2008; X. Chen et al. 2017)</w:t>
      </w:r>
      <w:r w:rsidR="00854647">
        <w:fldChar w:fldCharType="end"/>
      </w:r>
      <w:r>
        <w:t xml:space="preserve">, we </w:t>
      </w:r>
      <w:r w:rsidR="00E376F9">
        <w:t>present</w:t>
      </w:r>
      <w:r>
        <w:t xml:space="preserve"> measures of </w:t>
      </w:r>
      <w:r w:rsidR="00B3071E">
        <w:t>computation time,</w:t>
      </w:r>
      <w:r>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88" w:author="dugalh" w:date="2018-06-14T17:34:00Z"/>
        </w:rPr>
      </w:pPr>
      <w:bookmarkStart w:id="89" w:name="_Ref475980656"/>
      <w:commentRangeStart w:id="90"/>
      <w:ins w:id="91" w:author="dugalh" w:date="2018-06-14T17:34:00Z">
        <w:r>
          <w:t>Related Work</w:t>
        </w:r>
      </w:ins>
      <w:commentRangeEnd w:id="90"/>
      <w:ins w:id="92" w:author="dugalh" w:date="2018-06-17T14:56:00Z">
        <w:r w:rsidR="00DC6A1B">
          <w:rPr>
            <w:rStyle w:val="CommentReference"/>
            <w:rFonts w:cs="Times New Roman"/>
            <w:b w:val="0"/>
            <w:bCs w:val="0"/>
            <w:i w:val="0"/>
            <w:iCs w:val="0"/>
          </w:rPr>
          <w:commentReference w:id="90"/>
        </w:r>
      </w:ins>
    </w:p>
    <w:p w14:paraId="56B13808" w14:textId="77777777" w:rsidR="007F3E58" w:rsidRDefault="007F3E58" w:rsidP="007F3E58">
      <w:pPr>
        <w:pStyle w:val="Paragraph"/>
        <w:rPr>
          <w:moveTo w:id="93" w:author="dugalh" w:date="2018-06-14T17:35:00Z"/>
        </w:rPr>
      </w:pPr>
      <w:moveToRangeStart w:id="94" w:author="dugalh" w:date="2018-06-14T17:35:00Z" w:name="move516761033"/>
      <w:moveTo w:id="95"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96" w:author="dugalh" w:date="2018-06-14T17:35:00Z"/>
        </w:rPr>
      </w:pPr>
    </w:p>
    <w:p w14:paraId="344F47A5" w14:textId="77777777" w:rsidR="007F3E58" w:rsidRDefault="007F3E58" w:rsidP="007F3E58">
      <w:pPr>
        <w:pStyle w:val="Newparagraph"/>
        <w:rPr>
          <w:moveTo w:id="97" w:author="dugalh" w:date="2018-06-14T17:35:00Z"/>
        </w:rPr>
      </w:pPr>
      <w:moveTo w:id="98"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t xml:space="preserve">.  They used a </w:t>
        </w:r>
        <w:r w:rsidRPr="007B685E">
          <w:rPr>
            <w:i/>
          </w:rPr>
          <w:t>k-</w:t>
        </w:r>
        <w:r>
          <w:t xml:space="preserve">means algorithm to produce a fixed number of clusters of correlated features.  The accuracy of a SVM classifier is found for all the features of each cluster.  The lowest performing clusters are eliminated, the remaining features combined, and the process is repeated until a desired number of clusters is reached.   A related feature selection method that finds and removes redundancy by clustering features 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w:t>
        </w:r>
        <w:r>
          <w:lastRenderedPageBreak/>
          <w:t xml:space="preserve">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99" w:author="dugalh" w:date="2018-06-14T17:35:00Z"/>
        </w:rPr>
      </w:pPr>
    </w:p>
    <w:p w14:paraId="1F162747" w14:textId="77777777" w:rsidR="007F3E58" w:rsidRDefault="007F3E58" w:rsidP="007F3E58">
      <w:pPr>
        <w:pStyle w:val="Newparagraph"/>
        <w:rPr>
          <w:moveTo w:id="100" w:author="dugalh" w:date="2018-06-14T17:35:00Z"/>
        </w:rPr>
      </w:pPr>
      <w:moveTo w:id="101"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102" w:author="dugalh" w:date="2018-06-14T17:35:00Z"/>
        </w:rPr>
      </w:pPr>
    </w:p>
    <w:p w14:paraId="485D43B3" w14:textId="77777777" w:rsidR="007F3E58" w:rsidRDefault="007F3E58" w:rsidP="007F3E58">
      <w:pPr>
        <w:pStyle w:val="Newparagraph"/>
        <w:rPr>
          <w:moveTo w:id="103" w:author="dugalh" w:date="2018-06-14T17:35:00Z"/>
        </w:rPr>
      </w:pPr>
      <w:moveTo w:id="104"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based on their application to 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105" w:author="dugalh" w:date="2018-06-14T17:35:00Z"/>
        </w:rPr>
      </w:pPr>
    </w:p>
    <w:p w14:paraId="0600DF9E" w14:textId="77777777" w:rsidR="007F3E58" w:rsidRDefault="007F3E58" w:rsidP="007F3E58">
      <w:pPr>
        <w:pStyle w:val="Newparagraph"/>
        <w:rPr>
          <w:moveTo w:id="106" w:author="dugalh" w:date="2018-06-14T17:35:00Z"/>
        </w:rPr>
      </w:pPr>
      <w:moveTo w:id="107" w:author="dugalh" w:date="2018-06-14T17:35:00Z">
        <w:r>
          <w:lastRenderedPageBreak/>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a FS approach,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108" w:author="dugalh" w:date="2018-06-14T17:35:00Z"/>
        </w:rPr>
      </w:pPr>
    </w:p>
    <w:p w14:paraId="17ACF46F" w14:textId="585E3473" w:rsidR="007F3E58" w:rsidRDefault="007F3E58" w:rsidP="007F3E58">
      <w:pPr>
        <w:pStyle w:val="Newparagraph"/>
        <w:rPr>
          <w:moveTo w:id="109" w:author="dugalh" w:date="2018-06-14T17:35:00Z"/>
        </w:rPr>
      </w:pPr>
      <w:moveTo w:id="110" w:author="dugalh" w:date="2018-06-14T17:35:00Z">
        <w:r>
          <w:t xml:space="preserve">In recent years, a number of feature selection approaches based on structured sparsity regularisation have been developed </w:t>
        </w:r>
        <w:r>
          <w:fldChar w:fldCharType="begin" w:fldLock="1"/>
        </w:r>
      </w:moveTo>
      <w:r w:rsidR="00DE0552">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Chen and Gu 2015; Chen et al. 2017; Gui et al. 2016)"},"properties":{"noteIndex":0},"schema":"https://github.com/citation-style-language/schema/raw/master/csl-citation.json"}</w:instrText>
      </w:r>
      <w:moveTo w:id="111" w:author="dugalh" w:date="2018-06-14T17:35:00Z">
        <w:r>
          <w:fldChar w:fldCharType="separate"/>
        </w:r>
      </w:moveTo>
      <w:r w:rsidR="00DE0552" w:rsidRPr="00DE0552">
        <w:rPr>
          <w:noProof/>
        </w:rPr>
        <w:t>(Wang et al. 2010; X. Chen and Gu 2015; X. Chen et al. 2017; Gui et al. 2016)</w:t>
      </w:r>
      <w:moveTo w:id="112" w:author="dugalh" w:date="2018-06-14T17:35:00Z">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moveTo>
      <w:r w:rsidR="00DE0552">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instrText>
      </w:r>
      <w:moveTo w:id="113" w:author="dugalh" w:date="2018-06-14T17:35:00Z">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expensive compared to greedy search type feature selection methods such as FS and JMI.  </w:t>
        </w:r>
        <w:r>
          <w:lastRenderedPageBreak/>
          <w:t xml:space="preserve">Feature weights produced by the optimisation procedure can be considered an importance measure that trades relevance against redundancy.    </w:t>
        </w:r>
      </w:moveTo>
    </w:p>
    <w:p w14:paraId="6129F60D" w14:textId="77777777" w:rsidR="007F3E58" w:rsidRDefault="007F3E58" w:rsidP="007F3E58">
      <w:pPr>
        <w:pStyle w:val="Newparagraph"/>
        <w:rPr>
          <w:moveTo w:id="114" w:author="dugalh" w:date="2018-06-14T17:35:00Z"/>
        </w:rPr>
      </w:pPr>
      <w:moveTo w:id="115" w:author="dugalh" w:date="2018-06-14T17:35:00Z">
        <w:r>
          <w:t xml:space="preserve"> </w:t>
        </w:r>
      </w:moveTo>
    </w:p>
    <w:p w14:paraId="21D1459D" w14:textId="64AD1F89" w:rsidR="007F3E58" w:rsidDel="009B34C0" w:rsidRDefault="007F3E58" w:rsidP="007F3E58">
      <w:pPr>
        <w:pStyle w:val="Newparagraph"/>
        <w:rPr>
          <w:del w:id="116" w:author="dugalh" w:date="2018-06-14T18:56:00Z"/>
          <w:moveTo w:id="117" w:author="dugalh" w:date="2018-06-14T17:35:00Z"/>
        </w:rPr>
      </w:pPr>
      <w:moveTo w:id="118" w:author="dugalh" w:date="2018-06-14T17:35:00Z">
        <w:del w:id="119" w:author="dugalh" w:date="2018-06-14T18:56:00Z">
          <w:r w:rsidDel="009B34C0">
            <w:delText>With the exception of FCBF, the above feature selection procedures can be grouped into two categories:</w:delText>
          </w:r>
        </w:del>
      </w:moveTo>
    </w:p>
    <w:p w14:paraId="7468594B" w14:textId="39E136B5" w:rsidR="007F3E58" w:rsidDel="009B34C0" w:rsidRDefault="007F3E58" w:rsidP="007F3E58">
      <w:pPr>
        <w:pStyle w:val="Bulletedlist"/>
        <w:numPr>
          <w:ilvl w:val="0"/>
          <w:numId w:val="4"/>
        </w:numPr>
        <w:rPr>
          <w:del w:id="120" w:author="dugalh" w:date="2018-06-14T18:56:00Z"/>
          <w:moveTo w:id="121" w:author="dugalh" w:date="2018-06-14T17:35:00Z"/>
        </w:rPr>
      </w:pPr>
      <w:moveTo w:id="122" w:author="dugalh" w:date="2018-06-14T17:35:00Z">
        <w:del w:id="123"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7F3E58">
      <w:pPr>
        <w:pStyle w:val="Bulletedlist"/>
        <w:numPr>
          <w:ilvl w:val="0"/>
          <w:numId w:val="4"/>
        </w:numPr>
        <w:rPr>
          <w:del w:id="124" w:author="dugalh" w:date="2018-06-14T18:56:00Z"/>
          <w:moveTo w:id="125" w:author="dugalh" w:date="2018-06-14T17:35:00Z"/>
        </w:rPr>
      </w:pPr>
      <w:moveTo w:id="126" w:author="dugalh" w:date="2018-06-14T17:35:00Z">
        <w:del w:id="127"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94"/>
    <w:p w14:paraId="5C8EE1BF" w14:textId="77777777" w:rsidR="007F3E58" w:rsidRPr="007F3E58" w:rsidRDefault="007F3E58" w:rsidP="00A3122A">
      <w:pPr>
        <w:pStyle w:val="Paragraph"/>
        <w:rPr>
          <w:ins w:id="128" w:author="dugalh" w:date="2018-06-14T17:34:00Z"/>
        </w:rPr>
      </w:pPr>
    </w:p>
    <w:p w14:paraId="43502BF1" w14:textId="01D6AB68" w:rsidR="004D38FC" w:rsidRDefault="004D38FC" w:rsidP="00C122D8">
      <w:pPr>
        <w:pStyle w:val="Heading2"/>
        <w:keepLines/>
      </w:pPr>
      <w:commentRangeStart w:id="129"/>
      <w:commentRangeStart w:id="130"/>
      <w:commentRangeStart w:id="131"/>
      <w:commentRangeStart w:id="132"/>
      <w:del w:id="133" w:author="dugalh" w:date="2018-06-14T18:58:00Z">
        <w:r w:rsidDel="00DC434B">
          <w:delText>Formulation</w:delText>
        </w:r>
        <w:bookmarkEnd w:id="89"/>
        <w:commentRangeEnd w:id="129"/>
        <w:r w:rsidR="00D57DC4" w:rsidDel="00DC434B">
          <w:rPr>
            <w:rStyle w:val="CommentReference"/>
            <w:rFonts w:cs="Times New Roman"/>
            <w:b w:val="0"/>
            <w:bCs w:val="0"/>
            <w:i w:val="0"/>
            <w:iCs w:val="0"/>
          </w:rPr>
          <w:commentReference w:id="129"/>
        </w:r>
      </w:del>
      <w:commentRangeEnd w:id="130"/>
      <w:commentRangeEnd w:id="131"/>
      <w:commentRangeEnd w:id="132"/>
      <w:r w:rsidR="00A3122A">
        <w:rPr>
          <w:rStyle w:val="CommentReference"/>
          <w:rFonts w:cs="Times New Roman"/>
          <w:b w:val="0"/>
          <w:bCs w:val="0"/>
          <w:i w:val="0"/>
          <w:iCs w:val="0"/>
        </w:rPr>
        <w:commentReference w:id="131"/>
      </w:r>
      <w:ins w:id="134" w:author="dugalh" w:date="2018-06-14T18:58:00Z">
        <w:r w:rsidR="00DC434B">
          <w:t>Feature Clustering and Ranking</w:t>
        </w:r>
      </w:ins>
      <w:r w:rsidR="00D57DC4">
        <w:rPr>
          <w:rStyle w:val="CommentReference"/>
          <w:rFonts w:cs="Times New Roman"/>
          <w:b w:val="0"/>
          <w:bCs w:val="0"/>
          <w:i w:val="0"/>
          <w:iCs w:val="0"/>
        </w:rPr>
        <w:commentReference w:id="130"/>
      </w:r>
      <w:r w:rsidR="00A3122A">
        <w:rPr>
          <w:rStyle w:val="CommentReference"/>
          <w:rFonts w:cs="Times New Roman"/>
          <w:b w:val="0"/>
          <w:bCs w:val="0"/>
          <w:i w:val="0"/>
          <w:iCs w:val="0"/>
        </w:rPr>
        <w:commentReference w:id="132"/>
      </w:r>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12C497CF" w:rsidR="004D38FC" w:rsidRDefault="004D38FC" w:rsidP="009052EC">
      <w:pPr>
        <w:pStyle w:val="Bulletedlist"/>
        <w:numPr>
          <w:ilvl w:val="0"/>
          <w:numId w:val="6"/>
        </w:numPr>
      </w:pPr>
      <w:r>
        <w:t xml:space="preserve">Perform </w:t>
      </w:r>
      <w:del w:id="135" w:author="dugalh" w:date="2018-06-11T13:44:00Z">
        <w:r w:rsidDel="00791B39">
          <w:delText>average-linkage hierarchical</w:delText>
        </w:r>
      </w:del>
      <w:ins w:id="136" w:author="dugalh" w:date="2018-06-11T13:44:00Z">
        <w:r w:rsidR="00791B39">
          <w:t>affinity propagation</w:t>
        </w:r>
      </w:ins>
      <w:r>
        <w:t xml:space="preserve"> clustering </w:t>
      </w:r>
      <w:del w:id="137"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138"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139" w:author="dugalh" w:date="2018-06-11T13:45:00Z">
        <w:r w:rsidR="00791B39">
          <w:fldChar w:fldCharType="end"/>
        </w:r>
      </w:ins>
      <w:r>
        <w:t xml:space="preserve"> of the feature set using the </w:t>
      </w:r>
      <w:ins w:id="140" w:author="dugalh" w:date="2018-06-12T16:04:00Z">
        <w:r w:rsidR="00593C25">
          <w:t xml:space="preserve">absolute value of the </w:t>
        </w:r>
      </w:ins>
      <w:r>
        <w:t xml:space="preserve">correlation coefficient as the </w:t>
      </w:r>
      <w:del w:id="141"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142" w:author="dugalh" w:date="2018-06-11T13:49:00Z"/>
        </w:rPr>
      </w:pPr>
      <w:commentRangeStart w:id="143"/>
      <w:commentRangeStart w:id="144"/>
      <w:del w:id="145"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commentRangeEnd w:id="143"/>
        <w:r w:rsidR="00D57DC4" w:rsidDel="00791B39">
          <w:rPr>
            <w:rStyle w:val="CommentReference"/>
          </w:rPr>
          <w:commentReference w:id="143"/>
        </w:r>
      </w:del>
      <w:commentRangeEnd w:id="144"/>
      <w:r w:rsidR="00A3122A">
        <w:rPr>
          <w:rStyle w:val="CommentReference"/>
        </w:rPr>
        <w:commentReference w:id="144"/>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lastRenderedPageBreak/>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146" w:author="dugalh" w:date="2018-06-11T15:44:00Z"/>
        </w:rPr>
      </w:pPr>
    </w:p>
    <w:p w14:paraId="6D02F5F5" w14:textId="0A2A0B1E" w:rsidR="00AE3850" w:rsidRDefault="00312733" w:rsidP="004C7251">
      <w:pPr>
        <w:pStyle w:val="Newparagraph"/>
        <w:rPr>
          <w:ins w:id="147" w:author="dugalh" w:date="2018-06-11T17:25:00Z"/>
        </w:rPr>
      </w:pPr>
      <w:ins w:id="148" w:author="dugalh" w:date="2018-06-11T15:44:00Z">
        <w:r>
          <w:t xml:space="preserve">Affinity propagation </w:t>
        </w:r>
      </w:ins>
      <w:ins w:id="149" w:author="dugalh" w:date="2018-06-11T15:51:00Z">
        <w:r>
          <w:t xml:space="preserve">is </w:t>
        </w:r>
      </w:ins>
      <w:ins w:id="150" w:author="dugalh" w:date="2018-06-11T16:58:00Z">
        <w:r w:rsidR="006D51C7">
          <w:t xml:space="preserve">a </w:t>
        </w:r>
      </w:ins>
      <w:ins w:id="151" w:author="dugalh" w:date="2018-06-11T17:04:00Z">
        <w:r w:rsidR="006D51C7">
          <w:t xml:space="preserve">clustering </w:t>
        </w:r>
      </w:ins>
      <w:ins w:id="152" w:author="dugalh" w:date="2018-06-11T16:57:00Z">
        <w:r w:rsidR="006D51C7">
          <w:t xml:space="preserve">technique </w:t>
        </w:r>
      </w:ins>
      <w:ins w:id="153" w:author="dugalh" w:date="2018-06-11T17:04:00Z">
        <w:r w:rsidR="006D51C7">
          <w:t>that identifies cluster representatives (‘exemplars’)</w:t>
        </w:r>
      </w:ins>
      <w:ins w:id="154" w:author="dugalh" w:date="2018-06-11T17:10:00Z">
        <w:r w:rsidR="00D8796C">
          <w:t>,</w:t>
        </w:r>
      </w:ins>
      <w:ins w:id="155" w:author="dugalh" w:date="2018-06-11T17:04:00Z">
        <w:r w:rsidR="006D51C7">
          <w:t xml:space="preserve"> and their corresponding clusters</w:t>
        </w:r>
      </w:ins>
      <w:ins w:id="156" w:author="dugalh" w:date="2018-06-11T17:10:00Z">
        <w:r w:rsidR="00D8796C">
          <w:t>,</w:t>
        </w:r>
      </w:ins>
      <w:ins w:id="157" w:author="dugalh" w:date="2018-06-11T17:04:00Z">
        <w:r w:rsidR="006D51C7">
          <w:t xml:space="preserve"> </w:t>
        </w:r>
      </w:ins>
      <w:ins w:id="158" w:author="dugalh" w:date="2018-06-11T16:57:00Z">
        <w:r w:rsidR="006D51C7">
          <w:t xml:space="preserve">by </w:t>
        </w:r>
      </w:ins>
      <w:ins w:id="159" w:author="dugalh" w:date="2018-06-11T16:58:00Z">
        <w:r w:rsidR="006D51C7">
          <w:t xml:space="preserve">an iterative scheme of </w:t>
        </w:r>
      </w:ins>
      <w:ins w:id="160" w:author="dugalh" w:date="2018-06-11T16:52:00Z">
        <w:r w:rsidR="00B83BEA">
          <w:t>message passing between data points</w:t>
        </w:r>
      </w:ins>
      <w:ins w:id="161"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162" w:author="dugalh" w:date="2018-06-11T16:58:00Z">
        <w:r w:rsidR="006D51C7">
          <w:t xml:space="preserve">.  </w:t>
        </w:r>
      </w:ins>
      <w:ins w:id="163" w:author="dugalh" w:date="2018-06-11T17:31:00Z">
        <w:r w:rsidR="008F1727">
          <w:t xml:space="preserve">A </w:t>
        </w:r>
      </w:ins>
      <w:ins w:id="164" w:author="dugalh" w:date="2018-06-15T12:32:00Z">
        <w:r w:rsidR="004A208F">
          <w:t>matrix</w:t>
        </w:r>
      </w:ins>
      <w:ins w:id="165" w:author="dugalh" w:date="2018-06-11T17:17:00Z">
        <w:r w:rsidR="00D8796C">
          <w:t xml:space="preserve"> of </w:t>
        </w:r>
      </w:ins>
      <w:ins w:id="166" w:author="dugalh" w:date="2018-06-11T17:20:00Z">
        <w:r w:rsidR="006E340D">
          <w:t xml:space="preserve">pair-wise </w:t>
        </w:r>
      </w:ins>
      <w:ins w:id="167" w:author="dugalh" w:date="2018-06-11T17:17:00Z">
        <w:r w:rsidR="00D8796C">
          <w:t>similarit</w:t>
        </w:r>
      </w:ins>
      <w:ins w:id="168" w:author="dugalh" w:date="2018-06-11T17:18:00Z">
        <w:r w:rsidR="00D8796C">
          <w:t xml:space="preserve">ies and a </w:t>
        </w:r>
      </w:ins>
      <w:ins w:id="169" w:author="dugalh" w:date="2018-06-11T17:21:00Z">
        <w:r w:rsidR="00AE3850">
          <w:t>‘</w:t>
        </w:r>
      </w:ins>
      <w:ins w:id="170" w:author="dugalh" w:date="2018-06-11T17:18:00Z">
        <w:r w:rsidR="00D8796C">
          <w:t>preference</w:t>
        </w:r>
      </w:ins>
      <w:ins w:id="171" w:author="dugalh" w:date="2018-06-11T17:21:00Z">
        <w:r w:rsidR="00AE3850">
          <w:t>’</w:t>
        </w:r>
      </w:ins>
      <w:ins w:id="172" w:author="dugalh" w:date="2018-06-11T17:18:00Z">
        <w:r w:rsidR="00D8796C">
          <w:t xml:space="preserve"> </w:t>
        </w:r>
      </w:ins>
      <w:ins w:id="173" w:author="dugalh" w:date="2018-06-11T17:31:00Z">
        <w:r w:rsidR="008F1727">
          <w:t>parameter</w:t>
        </w:r>
      </w:ins>
      <w:ins w:id="174" w:author="dugalh" w:date="2018-06-11T17:18:00Z">
        <w:r w:rsidR="00D8796C">
          <w:t xml:space="preserve"> </w:t>
        </w:r>
      </w:ins>
      <w:ins w:id="175" w:author="dugalh" w:date="2018-06-11T17:31:00Z">
        <w:r w:rsidR="008F1727">
          <w:t xml:space="preserve">are required </w:t>
        </w:r>
      </w:ins>
      <w:ins w:id="176" w:author="dugalh" w:date="2018-06-11T17:18:00Z">
        <w:r w:rsidR="00D8796C">
          <w:t>as input</w:t>
        </w:r>
      </w:ins>
      <w:ins w:id="177" w:author="dugalh" w:date="2018-06-11T17:19:00Z">
        <w:r w:rsidR="006E340D">
          <w:t>s</w:t>
        </w:r>
      </w:ins>
      <w:ins w:id="178" w:author="dugalh" w:date="2018-06-11T17:18:00Z">
        <w:r w:rsidR="00D8796C">
          <w:t xml:space="preserve">.  </w:t>
        </w:r>
      </w:ins>
      <w:ins w:id="179" w:author="dugalh" w:date="2018-06-11T17:20:00Z">
        <w:r w:rsidR="00AE3850">
          <w:t xml:space="preserve">The preference </w:t>
        </w:r>
      </w:ins>
      <w:ins w:id="180" w:author="dugalh" w:date="2018-06-11T17:24:00Z">
        <w:r w:rsidR="00AE3850">
          <w:t xml:space="preserve">parameter </w:t>
        </w:r>
      </w:ins>
      <w:ins w:id="181" w:author="dugalh" w:date="2018-06-11T17:20:00Z">
        <w:r w:rsidR="00AE3850">
          <w:t xml:space="preserve">affects the number of </w:t>
        </w:r>
      </w:ins>
      <w:ins w:id="182" w:author="dugalh" w:date="2018-06-11T17:21:00Z">
        <w:r w:rsidR="00AE3850">
          <w:t xml:space="preserve">identified </w:t>
        </w:r>
      </w:ins>
      <w:ins w:id="183" w:author="dugalh" w:date="2018-06-11T17:20:00Z">
        <w:r w:rsidR="00AE3850">
          <w:t xml:space="preserve">clusters </w:t>
        </w:r>
      </w:ins>
      <w:ins w:id="184" w:author="dugalh" w:date="2018-06-11T17:21:00Z">
        <w:r w:rsidR="00AE3850">
          <w:t xml:space="preserve">and may be chosen automatically based on the </w:t>
        </w:r>
      </w:ins>
      <w:ins w:id="185" w:author="dugalh" w:date="2018-06-11T17:22:00Z">
        <w:r w:rsidR="00AE3850">
          <w:t xml:space="preserve">values of the </w:t>
        </w:r>
      </w:ins>
      <w:ins w:id="186" w:author="dugalh" w:date="2018-06-11T17:21:00Z">
        <w:r w:rsidR="00AE3850">
          <w:t>similarities</w:t>
        </w:r>
      </w:ins>
      <w:ins w:id="187" w:author="dugalh" w:date="2018-06-11T17:17:00Z">
        <w:r w:rsidR="00D8796C">
          <w:t xml:space="preserve">.  </w:t>
        </w:r>
      </w:ins>
      <w:ins w:id="188" w:author="dugalh" w:date="2018-06-11T17:24:00Z">
        <w:r w:rsidR="00AE3850">
          <w:t xml:space="preserve">The proposed </w:t>
        </w:r>
      </w:ins>
      <w:ins w:id="189" w:author="dugalh" w:date="2018-06-11T17:27:00Z">
        <w:r w:rsidR="00AE3850">
          <w:t xml:space="preserve">feature selection </w:t>
        </w:r>
      </w:ins>
      <w:ins w:id="190" w:author="dugalh" w:date="2018-06-11T17:24:00Z">
        <w:r w:rsidR="00AE3850">
          <w:t>method sets</w:t>
        </w:r>
      </w:ins>
      <w:ins w:id="191" w:author="dugalh" w:date="2018-06-11T16:03:00Z">
        <w:r w:rsidR="00FF27C6">
          <w:t xml:space="preserve"> </w:t>
        </w:r>
      </w:ins>
      <w:ins w:id="192" w:author="dugalh" w:date="2018-06-11T17:24:00Z">
        <w:r w:rsidR="00AE3850">
          <w:t xml:space="preserve">the </w:t>
        </w:r>
      </w:ins>
      <w:ins w:id="193" w:author="dugalh" w:date="2018-06-11T16:03:00Z">
        <w:r w:rsidR="00FF27C6">
          <w:t xml:space="preserve">preference </w:t>
        </w:r>
      </w:ins>
      <w:ins w:id="194" w:author="dugalh" w:date="2018-06-11T16:04:00Z">
        <w:r w:rsidR="00FF27C6">
          <w:t xml:space="preserve">parameter </w:t>
        </w:r>
      </w:ins>
      <w:ins w:id="195" w:author="dugalh" w:date="2018-06-11T17:24:00Z">
        <w:r w:rsidR="00AE3850">
          <w:t xml:space="preserve">to </w:t>
        </w:r>
      </w:ins>
      <w:ins w:id="196" w:author="dugalh" w:date="2018-06-11T17:23:00Z">
        <w:r w:rsidR="00AE3850">
          <w:t>the median of the similarities</w:t>
        </w:r>
      </w:ins>
      <w:ins w:id="197" w:author="dugalh" w:date="2018-06-11T17:24:00Z">
        <w:r w:rsidR="00AE3850">
          <w:t xml:space="preserve">, which results </w:t>
        </w:r>
      </w:ins>
      <w:ins w:id="198" w:author="dugalh" w:date="2018-06-11T17:25:00Z">
        <w:r w:rsidR="00AE3850">
          <w:t xml:space="preserve">in </w:t>
        </w:r>
      </w:ins>
      <w:ins w:id="199" w:author="dugalh" w:date="2018-06-11T17:23:00Z">
        <w:r w:rsidR="00AE3850">
          <w:t>a moderate number of clusters</w:t>
        </w:r>
      </w:ins>
      <w:ins w:id="200"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201" w:author="dugalh" w:date="2018-06-11T17:26:00Z">
        <w:r w:rsidR="00AE3850">
          <w:fldChar w:fldCharType="end"/>
        </w:r>
      </w:ins>
      <w:ins w:id="202" w:author="dugalh" w:date="2018-06-11T17:25:00Z">
        <w:r w:rsidR="00AE3850">
          <w:t xml:space="preserve">.  </w:t>
        </w:r>
      </w:ins>
      <w:ins w:id="203"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204" w:author="dugalh" w:date="2018-06-11T17:31:00Z"/>
        </w:rPr>
      </w:pPr>
      <w:ins w:id="205" w:author="dugalh" w:date="2018-06-11T16:08:00Z">
        <w:r>
          <w:t xml:space="preserve">   </w:t>
        </w:r>
      </w:ins>
      <w:ins w:id="206" w:author="dugalh" w:date="2018-06-11T16:04:00Z">
        <w:r w:rsidR="00FF27C6">
          <w:t xml:space="preserve"> </w:t>
        </w:r>
      </w:ins>
    </w:p>
    <w:p w14:paraId="07F940B4" w14:textId="624ADE9C" w:rsidR="00D363FF" w:rsidRDefault="00C402B1" w:rsidP="004C7251">
      <w:pPr>
        <w:pStyle w:val="Newparagraph"/>
        <w:rPr>
          <w:ins w:id="207" w:author="dugalh" w:date="2018-06-12T15:55:00Z"/>
        </w:rPr>
      </w:pPr>
      <w:ins w:id="208" w:author="dugalh" w:date="2018-06-11T17:32:00Z">
        <w:r>
          <w:t xml:space="preserve">Two kinds of messages, </w:t>
        </w:r>
      </w:ins>
      <w:ins w:id="209" w:author="dugalh" w:date="2018-06-11T17:33:00Z">
        <w:r>
          <w:t>‘</w:t>
        </w:r>
      </w:ins>
      <w:ins w:id="210" w:author="dugalh" w:date="2018-06-11T17:34:00Z">
        <w:r>
          <w:t>availability</w:t>
        </w:r>
      </w:ins>
      <w:ins w:id="211" w:author="dugalh" w:date="2018-06-11T17:33:00Z">
        <w:r>
          <w:t xml:space="preserve">’ and ‘responsibility’, are passed between data points at each iteration.  </w:t>
        </w:r>
      </w:ins>
      <w:ins w:id="212" w:author="dugalh" w:date="2018-06-11T17:34:00Z">
        <w:r>
          <w:t xml:space="preserve">The values of these messages </w:t>
        </w:r>
      </w:ins>
      <w:ins w:id="213" w:author="dugalh" w:date="2018-06-15T12:33:00Z">
        <w:r w:rsidR="004A208F">
          <w:t>express</w:t>
        </w:r>
      </w:ins>
      <w:ins w:id="214" w:author="dugalh" w:date="2018-06-11T17:34:00Z">
        <w:r>
          <w:t xml:space="preserve"> the </w:t>
        </w:r>
      </w:ins>
      <w:ins w:id="215" w:author="dugalh" w:date="2018-06-11T17:36:00Z">
        <w:r>
          <w:t xml:space="preserve">current </w:t>
        </w:r>
      </w:ins>
      <w:ins w:id="216" w:author="dugalh" w:date="2018-06-11T17:35:00Z">
        <w:r>
          <w:t xml:space="preserve">affinity one point has for choosing another as its exemplar.  </w:t>
        </w:r>
      </w:ins>
      <w:ins w:id="217" w:author="dugalh" w:date="2018-06-11T17:33:00Z">
        <w:r>
          <w:t xml:space="preserve"> </w:t>
        </w:r>
      </w:ins>
      <w:ins w:id="218" w:author="dugalh" w:date="2018-06-12T15:16:00Z">
        <w:r w:rsidR="005C2410">
          <w:t>The responsibility</w:t>
        </w:r>
      </w:ins>
      <w:ins w:id="219"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220" w:author="dugalh" w:date="2018-06-12T15:19:00Z">
        <w:r w:rsidR="005C2410">
          <w:t>reflects the accumulated evidence that</w:t>
        </w:r>
      </w:ins>
      <w:ins w:id="221" w:author="dugalh" w:date="2018-06-12T15:18:00Z">
        <w:r w:rsidR="005C2410">
          <w:t xml:space="preserve"> </w:t>
        </w:r>
      </w:ins>
      <w:ins w:id="222" w:author="dugalh" w:date="2018-06-12T15:20:00Z">
        <w:r w:rsidR="005C2410">
          <w:t xml:space="preserve">feature </w:t>
        </w:r>
      </w:ins>
      <w:ins w:id="223" w:author="dugalh" w:date="2018-06-12T15:26:00Z">
        <w:r w:rsidR="00112078" w:rsidRPr="00112078">
          <w:rPr>
            <w:i/>
          </w:rPr>
          <w:t>k</w:t>
        </w:r>
      </w:ins>
      <w:ins w:id="224" w:author="dugalh" w:date="2018-06-12T15:20:00Z">
        <w:r w:rsidR="005C2410">
          <w:t xml:space="preserve"> is the exemplar for </w:t>
        </w:r>
      </w:ins>
      <w:ins w:id="225" w:author="dugalh" w:date="2018-06-12T15:21:00Z">
        <w:r w:rsidR="005C2410">
          <w:t>feature</w:t>
        </w:r>
      </w:ins>
      <w:ins w:id="226" w:author="dugalh" w:date="2018-06-12T15:27:00Z">
        <w:r w:rsidR="00112078">
          <w:t xml:space="preserve"> </w:t>
        </w:r>
        <w:r w:rsidR="00112078" w:rsidRPr="00112078">
          <w:rPr>
            <w:i/>
          </w:rPr>
          <w:t>i</w:t>
        </w:r>
      </w:ins>
      <w:ins w:id="227" w:author="dugalh" w:date="2018-06-12T15:25:00Z">
        <w:r w:rsidR="005C2410">
          <w:t xml:space="preserve">, </w:t>
        </w:r>
      </w:ins>
      <w:ins w:id="228" w:author="dugalh" w:date="2018-06-12T15:31:00Z">
        <w:r w:rsidR="00DC3D5E">
          <w:t>taking into consideration</w:t>
        </w:r>
      </w:ins>
      <w:ins w:id="229" w:author="dugalh" w:date="2018-06-12T15:25:00Z">
        <w:r w:rsidR="005C2410">
          <w:t xml:space="preserve"> other possible exemplars for</w:t>
        </w:r>
      </w:ins>
      <w:ins w:id="230" w:author="dugalh" w:date="2018-06-12T15:28:00Z">
        <w:r w:rsidR="00112078">
          <w:t xml:space="preserve"> feature </w:t>
        </w:r>
      </w:ins>
      <w:ins w:id="231" w:author="dugalh" w:date="2018-06-12T15:29:00Z">
        <w:r w:rsidR="00112078" w:rsidRPr="00112078">
          <w:rPr>
            <w:i/>
          </w:rPr>
          <w:t>i</w:t>
        </w:r>
      </w:ins>
      <w:ins w:id="232" w:author="dugalh" w:date="2018-06-12T15:21:00Z">
        <w:r w:rsidR="005C2410">
          <w:t>.</w:t>
        </w:r>
      </w:ins>
      <w:ins w:id="233" w:author="dugalh" w:date="2018-06-12T15:18:00Z">
        <w:r w:rsidR="005C2410">
          <w:t xml:space="preserve">  The availability </w:t>
        </w:r>
      </w:ins>
      <m:oMath>
        <m:r>
          <w:ins w:id="234" w:author="dugalh" w:date="2018-06-12T15:19:00Z">
            <w:rPr>
              <w:rFonts w:ascii="Cambria Math" w:hAnsi="Cambria Math"/>
            </w:rPr>
            <m:t>a</m:t>
          </w:ins>
        </m:r>
        <m:d>
          <m:dPr>
            <m:ctrlPr>
              <w:ins w:id="235" w:author="dugalh" w:date="2018-06-12T15:19:00Z">
                <w:rPr>
                  <w:rFonts w:ascii="Cambria Math" w:hAnsi="Cambria Math"/>
                  <w:i/>
                </w:rPr>
              </w:ins>
            </m:ctrlPr>
          </m:dPr>
          <m:e>
            <m:r>
              <w:ins w:id="236" w:author="dugalh" w:date="2018-06-12T15:19:00Z">
                <w:rPr>
                  <w:rFonts w:ascii="Cambria Math" w:hAnsi="Cambria Math"/>
                </w:rPr>
                <m:t>i,k</m:t>
              </w:ins>
            </m:r>
          </m:e>
        </m:d>
      </m:oMath>
      <w:ins w:id="237" w:author="dugalh" w:date="2018-06-12T15:19:00Z">
        <w:r w:rsidR="005C2410">
          <w:t xml:space="preserve"> </w:t>
        </w:r>
      </w:ins>
      <w:ins w:id="238" w:author="dugalh" w:date="2018-06-12T15:22:00Z">
        <w:r w:rsidR="005C2410">
          <w:t xml:space="preserve">reflects the accumulated evidence for how appropriate </w:t>
        </w:r>
      </w:ins>
      <w:ins w:id="239" w:author="dugalh" w:date="2018-06-12T15:23:00Z">
        <w:r w:rsidR="005C2410">
          <w:t xml:space="preserve">it would be for feature </w:t>
        </w:r>
      </w:ins>
      <w:ins w:id="240" w:author="dugalh" w:date="2018-06-12T15:29:00Z">
        <w:r w:rsidR="00112078" w:rsidRPr="00112078">
          <w:rPr>
            <w:i/>
          </w:rPr>
          <w:t>i</w:t>
        </w:r>
      </w:ins>
      <w:ins w:id="241" w:author="dugalh" w:date="2018-06-12T15:23:00Z">
        <w:r w:rsidR="005C2410">
          <w:t xml:space="preserve"> to choose feature </w:t>
        </w:r>
      </w:ins>
      <w:ins w:id="242" w:author="dugalh" w:date="2018-06-12T15:29:00Z">
        <w:r w:rsidR="00112078" w:rsidRPr="00112078">
          <w:rPr>
            <w:i/>
          </w:rPr>
          <w:t>k</w:t>
        </w:r>
      </w:ins>
      <w:ins w:id="243" w:author="dugalh" w:date="2018-06-12T15:23:00Z">
        <w:r w:rsidR="005C2410">
          <w:t xml:space="preserve"> as its exemplar</w:t>
        </w:r>
      </w:ins>
      <w:ins w:id="244" w:author="dugalh" w:date="2018-06-12T15:29:00Z">
        <w:r w:rsidR="00112078">
          <w:t xml:space="preserve">, </w:t>
        </w:r>
      </w:ins>
      <w:ins w:id="245" w:author="dugalh" w:date="2018-06-12T15:31:00Z">
        <w:r w:rsidR="00DC3D5E">
          <w:t>taking into consideration</w:t>
        </w:r>
      </w:ins>
      <w:ins w:id="246" w:author="dugalh" w:date="2018-06-12T15:29:00Z">
        <w:r w:rsidR="00112078">
          <w:t xml:space="preserve"> </w:t>
        </w:r>
      </w:ins>
      <w:ins w:id="247" w:author="dugalh" w:date="2018-06-12T15:30:00Z">
        <w:r w:rsidR="00DC3D5E">
          <w:t xml:space="preserve">support from other features for choosing </w:t>
        </w:r>
        <w:r w:rsidR="00DC3D5E" w:rsidRPr="00112078">
          <w:rPr>
            <w:i/>
          </w:rPr>
          <w:t>k</w:t>
        </w:r>
        <w:r w:rsidR="00DC3D5E">
          <w:t xml:space="preserve"> as their exemplar</w:t>
        </w:r>
      </w:ins>
      <w:ins w:id="248" w:author="dugalh" w:date="2018-06-12T15:23:00Z">
        <w:r w:rsidR="005C2410">
          <w:t>.</w:t>
        </w:r>
      </w:ins>
      <w:ins w:id="249" w:author="dugalh" w:date="2018-06-12T15:42:00Z">
        <w:r w:rsidR="00585933">
          <w:t xml:space="preserve">  </w:t>
        </w:r>
      </w:ins>
    </w:p>
    <w:p w14:paraId="641586AE" w14:textId="77777777" w:rsidR="00D363FF" w:rsidRDefault="00D363FF" w:rsidP="004C7251">
      <w:pPr>
        <w:pStyle w:val="Newparagraph"/>
        <w:rPr>
          <w:ins w:id="250" w:author="dugalh" w:date="2018-06-12T15:55:00Z"/>
        </w:rPr>
      </w:pPr>
    </w:p>
    <w:p w14:paraId="763530F7" w14:textId="68D18A2D" w:rsidR="00716B9F" w:rsidRDefault="00585933" w:rsidP="004C7251">
      <w:pPr>
        <w:pStyle w:val="Newparagraph"/>
        <w:rPr>
          <w:ins w:id="251" w:author="dugalh" w:date="2018-06-11T17:54:00Z"/>
        </w:rPr>
      </w:pPr>
      <w:ins w:id="252" w:author="dugalh" w:date="2018-06-12T15:45:00Z">
        <w:r>
          <w:t>To initialise, the availabilities are set to zero</w:t>
        </w:r>
      </w:ins>
      <w:ins w:id="253" w:author="dugalh" w:date="2018-06-12T16:13:00Z">
        <w:r w:rsidR="0053756F">
          <w:t xml:space="preserve">, </w:t>
        </w:r>
        <m:oMath>
          <m:r>
            <w:rPr>
              <w:rFonts w:ascii="Cambria Math" w:hAnsi="Cambria Math"/>
            </w:rPr>
            <m:t>a(i,k)=0</m:t>
          </m:r>
        </m:oMath>
      </w:ins>
      <w:ins w:id="254" w:author="dugalh" w:date="2018-06-12T15:45:00Z">
        <w:r>
          <w:t xml:space="preserve">.  </w:t>
        </w:r>
      </w:ins>
      <w:ins w:id="255" w:author="dugalh" w:date="2018-06-15T12:34:00Z">
        <w:r w:rsidR="004A208F">
          <w:t>In our method, t</w:t>
        </w:r>
      </w:ins>
      <w:ins w:id="256" w:author="dugalh" w:date="2018-06-12T16:12:00Z">
        <w:r w:rsidR="0053756F">
          <w:t xml:space="preserve">he similarity </w:t>
        </w:r>
      </w:ins>
      <m:oMath>
        <m:r>
          <w:ins w:id="257" w:author="dugalh" w:date="2018-06-12T16:13:00Z">
            <w:rPr>
              <w:rFonts w:ascii="Cambria Math" w:hAnsi="Cambria Math"/>
            </w:rPr>
            <m:t>s(i,k</m:t>
          </w:ins>
        </m:r>
      </m:oMath>
      <w:ins w:id="258" w:author="dugalh" w:date="2018-06-12T16:13:00Z">
        <w:r w:rsidR="0053756F" w:rsidRPr="00217542">
          <w:rPr>
            <w:i/>
          </w:rPr>
          <w:t>)</w:t>
        </w:r>
      </w:ins>
      <w:ins w:id="259" w:author="dugalh" w:date="2018-06-12T16:19:00Z">
        <w:r w:rsidR="0053756F">
          <w:rPr>
            <w:i/>
          </w:rPr>
          <w:t xml:space="preserve"> </w:t>
        </w:r>
      </w:ins>
      <w:ins w:id="260" w:author="dugalh" w:date="2018-06-12T16:12:00Z">
        <w:r w:rsidR="0053756F">
          <w:t xml:space="preserve">between feature </w:t>
        </w:r>
        <w:r w:rsidR="0053756F" w:rsidRPr="0053756F">
          <w:rPr>
            <w:i/>
          </w:rPr>
          <w:t>i</w:t>
        </w:r>
        <w:r w:rsidR="0053756F">
          <w:t xml:space="preserve"> and </w:t>
        </w:r>
        <w:r w:rsidR="0053756F" w:rsidRPr="0053756F">
          <w:rPr>
            <w:i/>
          </w:rPr>
          <w:t>k</w:t>
        </w:r>
        <w:r w:rsidR="0053756F">
          <w:t>, is set to the absolute value of the correlation coeffic</w:t>
        </w:r>
      </w:ins>
      <w:ins w:id="261" w:author="dugalh" w:date="2018-06-12T16:13:00Z">
        <w:r w:rsidR="0053756F">
          <w:t>i</w:t>
        </w:r>
      </w:ins>
      <w:ins w:id="262" w:author="dugalh" w:date="2018-06-12T16:12:00Z">
        <w:r w:rsidR="0053756F">
          <w:t>ent</w:t>
        </w:r>
      </w:ins>
      <w:ins w:id="263" w:author="dugalh" w:date="2018-06-15T12:34:00Z">
        <w:r w:rsidR="004A208F">
          <w:t>, and t</w:t>
        </w:r>
      </w:ins>
      <w:ins w:id="264" w:author="dugalh" w:date="2018-06-12T16:14:00Z">
        <w:r w:rsidR="0053756F">
          <w:t>he self- similarities</w:t>
        </w:r>
      </w:ins>
      <w:ins w:id="265" w:author="dugalh" w:date="2018-06-12T16:18:00Z">
        <w:r w:rsidR="0053756F">
          <w:t>,</w:t>
        </w:r>
      </w:ins>
      <w:ins w:id="266" w:author="dugalh" w:date="2018-06-12T16:16:00Z">
        <w:r w:rsidR="0053756F">
          <w:t xml:space="preserve"> </w:t>
        </w:r>
        <m:oMath>
          <m:r>
            <w:rPr>
              <w:rFonts w:ascii="Cambria Math" w:hAnsi="Cambria Math"/>
            </w:rPr>
            <m:t>s(k,k)</m:t>
          </m:r>
        </m:oMath>
      </w:ins>
      <w:ins w:id="267" w:author="dugalh" w:date="2018-06-12T16:18:00Z">
        <w:r w:rsidR="0053756F">
          <w:t>,</w:t>
        </w:r>
      </w:ins>
      <w:ins w:id="268" w:author="dugalh" w:date="2018-06-12T16:14:00Z">
        <w:r w:rsidR="0053756F">
          <w:t xml:space="preserve"> </w:t>
        </w:r>
      </w:ins>
      <w:ins w:id="269" w:author="dugalh" w:date="2018-06-12T16:18:00Z">
        <w:r w:rsidR="0053756F">
          <w:t>are set to the preference value.</w:t>
        </w:r>
      </w:ins>
      <w:ins w:id="270" w:author="dugalh" w:date="2018-06-12T16:16:00Z">
        <w:r w:rsidR="0053756F">
          <w:t xml:space="preserve"> </w:t>
        </w:r>
      </w:ins>
      <w:ins w:id="271" w:author="dugalh" w:date="2018-06-12T16:14:00Z">
        <w:r w:rsidR="0053756F">
          <w:t xml:space="preserve"> </w:t>
        </w:r>
      </w:ins>
      <w:ins w:id="272" w:author="dugalh" w:date="2018-06-12T16:20:00Z">
        <w:r w:rsidR="0053756F">
          <w:t>At each iteration, t</w:t>
        </w:r>
      </w:ins>
      <w:ins w:id="273" w:author="dugalh" w:date="2018-06-12T15:42:00Z">
        <w:r>
          <w:t>he responsibilit</w:t>
        </w:r>
      </w:ins>
      <w:ins w:id="274" w:author="dugalh" w:date="2018-06-12T16:18:00Z">
        <w:r w:rsidR="0053756F">
          <w:t>ies</w:t>
        </w:r>
      </w:ins>
      <w:ins w:id="275" w:author="dugalh" w:date="2018-06-12T15:42:00Z">
        <w:r>
          <w:t xml:space="preserve"> </w:t>
        </w:r>
      </w:ins>
      <w:ins w:id="276" w:author="dugalh" w:date="2018-06-12T16:18:00Z">
        <w:r w:rsidR="0053756F">
          <w:t>are</w:t>
        </w:r>
      </w:ins>
      <w:ins w:id="277" w:author="dugalh" w:date="2018-06-12T15:42:00Z">
        <w:r>
          <w:t xml:space="preserve"> updated</w:t>
        </w:r>
      </w:ins>
      <w:ins w:id="278" w:author="dugalh" w:date="2018-06-12T15:45:00Z">
        <w:r>
          <w:t xml:space="preserve"> </w:t>
        </w:r>
      </w:ins>
      <w:ins w:id="279" w:author="dugalh" w:date="2018-06-12T15:50:00Z">
        <w:r w:rsidR="00251ACB">
          <w:t>using</w:t>
        </w:r>
      </w:ins>
      <w:ins w:id="280"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281" w:author="dugalh" w:date="2018-06-11T17:54:00Z"/>
        </w:trPr>
        <w:tc>
          <w:tcPr>
            <w:tcW w:w="4750" w:type="pct"/>
            <w:vAlign w:val="center"/>
          </w:tcPr>
          <w:p w14:paraId="1BD0A02F" w14:textId="5D90FDB9" w:rsidR="00716B9F" w:rsidRPr="000705B8" w:rsidRDefault="00716B9F" w:rsidP="00716B9F">
            <w:pPr>
              <w:pStyle w:val="Displayedequation"/>
              <w:rPr>
                <w:ins w:id="282" w:author="dugalh" w:date="2018-06-11T17:54:00Z"/>
              </w:rPr>
            </w:pPr>
            <m:oMathPara>
              <m:oMathParaPr>
                <m:jc m:val="center"/>
              </m:oMathParaPr>
              <m:oMath>
                <m:r>
                  <w:ins w:id="283" w:author="dugalh" w:date="2018-06-11T17:54:00Z">
                    <w:rPr>
                      <w:rFonts w:ascii="Cambria Math" w:hAnsi="Cambria Math"/>
                    </w:rPr>
                    <w:lastRenderedPageBreak/>
                    <m:t>r</m:t>
                  </w:ins>
                </m:r>
                <m:d>
                  <m:dPr>
                    <m:ctrlPr>
                      <w:ins w:id="284" w:author="dugalh" w:date="2018-06-11T17:54:00Z">
                        <w:rPr>
                          <w:rFonts w:ascii="Cambria Math" w:hAnsi="Cambria Math"/>
                          <w:i/>
                        </w:rPr>
                      </w:ins>
                    </m:ctrlPr>
                  </m:dPr>
                  <m:e>
                    <m:r>
                      <w:ins w:id="285" w:author="dugalh" w:date="2018-06-11T17:54:00Z">
                        <w:rPr>
                          <w:rFonts w:ascii="Cambria Math" w:hAnsi="Cambria Math"/>
                        </w:rPr>
                        <m:t>i,k</m:t>
                      </w:ins>
                    </m:r>
                  </m:e>
                </m:d>
                <m:r>
                  <w:ins w:id="286" w:author="dugalh" w:date="2018-06-11T17:55:00Z">
                    <w:rPr>
                      <w:rFonts w:ascii="Cambria Math" w:hAnsi="Cambria Math"/>
                    </w:rPr>
                    <m:t>←</m:t>
                  </w:ins>
                </m:r>
                <m:r>
                  <w:ins w:id="287" w:author="dugalh" w:date="2018-06-11T17:56:00Z">
                    <w:rPr>
                      <w:rFonts w:ascii="Cambria Math" w:hAnsi="Cambria Math"/>
                    </w:rPr>
                    <m:t>s</m:t>
                  </w:ins>
                </m:r>
                <m:d>
                  <m:dPr>
                    <m:ctrlPr>
                      <w:ins w:id="288" w:author="dugalh" w:date="2018-06-11T17:56:00Z">
                        <w:rPr>
                          <w:rFonts w:ascii="Cambria Math" w:hAnsi="Cambria Math"/>
                          <w:i/>
                        </w:rPr>
                      </w:ins>
                    </m:ctrlPr>
                  </m:dPr>
                  <m:e>
                    <m:r>
                      <w:ins w:id="289" w:author="dugalh" w:date="2018-06-11T17:56:00Z">
                        <w:rPr>
                          <w:rFonts w:ascii="Cambria Math" w:hAnsi="Cambria Math"/>
                        </w:rPr>
                        <m:t>i,k</m:t>
                      </w:ins>
                    </m:r>
                  </m:e>
                </m:d>
                <m:r>
                  <w:ins w:id="290" w:author="dugalh" w:date="2018-06-11T17:56:00Z">
                    <w:rPr>
                      <w:rFonts w:ascii="Cambria Math" w:hAnsi="Cambria Math"/>
                    </w:rPr>
                    <m:t>-</m:t>
                  </w:ins>
                </m:r>
                <m:func>
                  <m:funcPr>
                    <m:ctrlPr>
                      <w:ins w:id="291" w:author="dugalh" w:date="2018-06-11T17:56:00Z">
                        <w:rPr>
                          <w:rFonts w:ascii="Cambria Math" w:hAnsi="Cambria Math"/>
                          <w:i/>
                        </w:rPr>
                      </w:ins>
                    </m:ctrlPr>
                  </m:funcPr>
                  <m:fName>
                    <m:limLow>
                      <m:limLowPr>
                        <m:ctrlPr>
                          <w:ins w:id="292" w:author="dugalh" w:date="2018-06-11T17:56:00Z">
                            <w:rPr>
                              <w:rFonts w:ascii="Cambria Math" w:hAnsi="Cambria Math"/>
                              <w:i/>
                            </w:rPr>
                          </w:ins>
                        </m:ctrlPr>
                      </m:limLowPr>
                      <m:e>
                        <m:r>
                          <w:ins w:id="293" w:author="dugalh" w:date="2018-06-11T17:56:00Z">
                            <m:rPr>
                              <m:sty m:val="p"/>
                            </m:rPr>
                            <w:rPr>
                              <w:rFonts w:ascii="Cambria Math" w:hAnsi="Cambria Math"/>
                            </w:rPr>
                            <m:t>max</m:t>
                          </w:ins>
                        </m:r>
                      </m:e>
                      <m:lim>
                        <m:sSup>
                          <m:sSupPr>
                            <m:ctrlPr>
                              <w:ins w:id="294" w:author="dugalh" w:date="2018-06-11T17:57:00Z">
                                <w:rPr>
                                  <w:rFonts w:ascii="Cambria Math" w:hAnsi="Cambria Math"/>
                                  <w:i/>
                                </w:rPr>
                              </w:ins>
                            </m:ctrlPr>
                          </m:sSupPr>
                          <m:e>
                            <m:r>
                              <w:ins w:id="295" w:author="dugalh" w:date="2018-06-11T17:57:00Z">
                                <w:rPr>
                                  <w:rFonts w:ascii="Cambria Math" w:hAnsi="Cambria Math"/>
                                </w:rPr>
                                <m:t>k</m:t>
                              </w:ins>
                            </m:r>
                          </m:e>
                          <m:sup>
                            <m:r>
                              <w:ins w:id="296" w:author="dugalh" w:date="2018-06-11T17:57:00Z">
                                <w:rPr>
                                  <w:rFonts w:ascii="Cambria Math" w:hAnsi="Cambria Math"/>
                                </w:rPr>
                                <m:t>'</m:t>
                              </w:ins>
                            </m:r>
                          </m:sup>
                        </m:sSup>
                        <m:r>
                          <w:ins w:id="297" w:author="dugalh" w:date="2018-06-11T17:59:00Z">
                            <w:rPr>
                              <w:rFonts w:ascii="Cambria Math" w:hAnsi="Cambria Math"/>
                            </w:rPr>
                            <m:t xml:space="preserve"> </m:t>
                          </w:ins>
                        </m:r>
                        <m:r>
                          <w:ins w:id="298" w:author="dugalh" w:date="2018-06-11T17:57:00Z">
                            <w:rPr>
                              <w:rFonts w:ascii="Cambria Math" w:hAnsi="Cambria Math"/>
                            </w:rPr>
                            <m:t xml:space="preserve">s.t. </m:t>
                          </w:ins>
                        </m:r>
                        <m:r>
                          <w:ins w:id="299" w:author="dugalh" w:date="2018-06-11T17:59:00Z">
                            <w:rPr>
                              <w:rFonts w:ascii="Cambria Math" w:hAnsi="Cambria Math"/>
                            </w:rPr>
                            <m:t xml:space="preserve"> </m:t>
                          </w:ins>
                        </m:r>
                        <m:sSup>
                          <m:sSupPr>
                            <m:ctrlPr>
                              <w:ins w:id="300" w:author="dugalh" w:date="2018-06-11T17:59:00Z">
                                <w:rPr>
                                  <w:rFonts w:ascii="Cambria Math" w:hAnsi="Cambria Math"/>
                                  <w:i/>
                                </w:rPr>
                              </w:ins>
                            </m:ctrlPr>
                          </m:sSupPr>
                          <m:e>
                            <m:r>
                              <w:ins w:id="301" w:author="dugalh" w:date="2018-06-11T17:59:00Z">
                                <w:rPr>
                                  <w:rFonts w:ascii="Cambria Math" w:hAnsi="Cambria Math"/>
                                </w:rPr>
                                <m:t>k</m:t>
                              </w:ins>
                            </m:r>
                          </m:e>
                          <m:sup>
                            <m:r>
                              <w:ins w:id="302" w:author="dugalh" w:date="2018-06-11T17:59:00Z">
                                <w:rPr>
                                  <w:rFonts w:ascii="Cambria Math" w:hAnsi="Cambria Math"/>
                                </w:rPr>
                                <m:t>'</m:t>
                              </w:ins>
                            </m:r>
                          </m:sup>
                        </m:sSup>
                        <m:r>
                          <w:ins w:id="303" w:author="dugalh" w:date="2018-06-11T17:59:00Z">
                            <w:rPr>
                              <w:rFonts w:ascii="Cambria Math" w:hAnsi="Cambria Math"/>
                            </w:rPr>
                            <m:t>≠k</m:t>
                          </w:ins>
                        </m:r>
                      </m:lim>
                    </m:limLow>
                  </m:fName>
                  <m:e>
                    <m:d>
                      <m:dPr>
                        <m:begChr m:val="{"/>
                        <m:endChr m:val="}"/>
                        <m:ctrlPr>
                          <w:ins w:id="304" w:author="dugalh" w:date="2018-06-11T17:56:00Z">
                            <w:rPr>
                              <w:rFonts w:ascii="Cambria Math" w:hAnsi="Cambria Math"/>
                              <w:i/>
                            </w:rPr>
                          </w:ins>
                        </m:ctrlPr>
                      </m:dPr>
                      <m:e>
                        <m:r>
                          <w:ins w:id="305" w:author="dugalh" w:date="2018-06-11T17:56:00Z">
                            <w:rPr>
                              <w:rFonts w:ascii="Cambria Math" w:hAnsi="Cambria Math"/>
                            </w:rPr>
                            <m:t>a</m:t>
                          </w:ins>
                        </m:r>
                        <m:d>
                          <m:dPr>
                            <m:ctrlPr>
                              <w:ins w:id="306" w:author="dugalh" w:date="2018-06-11T17:56:00Z">
                                <w:rPr>
                                  <w:rFonts w:ascii="Cambria Math" w:hAnsi="Cambria Math"/>
                                  <w:i/>
                                </w:rPr>
                              </w:ins>
                            </m:ctrlPr>
                          </m:dPr>
                          <m:e>
                            <m:r>
                              <w:ins w:id="307" w:author="dugalh" w:date="2018-06-11T17:56:00Z">
                                <w:rPr>
                                  <w:rFonts w:ascii="Cambria Math" w:hAnsi="Cambria Math"/>
                                </w:rPr>
                                <m:t>i,</m:t>
                              </w:ins>
                            </m:r>
                            <m:sSup>
                              <m:sSupPr>
                                <m:ctrlPr>
                                  <w:ins w:id="308" w:author="dugalh" w:date="2018-06-11T17:57:00Z">
                                    <w:rPr>
                                      <w:rFonts w:ascii="Cambria Math" w:hAnsi="Cambria Math"/>
                                      <w:i/>
                                    </w:rPr>
                                  </w:ins>
                                </m:ctrlPr>
                              </m:sSupPr>
                              <m:e>
                                <m:r>
                                  <w:ins w:id="309" w:author="dugalh" w:date="2018-06-11T17:57:00Z">
                                    <w:rPr>
                                      <w:rFonts w:ascii="Cambria Math" w:hAnsi="Cambria Math"/>
                                    </w:rPr>
                                    <m:t>k</m:t>
                                  </w:ins>
                                </m:r>
                              </m:e>
                              <m:sup>
                                <m:r>
                                  <w:ins w:id="310" w:author="dugalh" w:date="2018-06-11T17:57:00Z">
                                    <w:rPr>
                                      <w:rFonts w:ascii="Cambria Math" w:hAnsi="Cambria Math"/>
                                    </w:rPr>
                                    <m:t>'</m:t>
                                  </w:ins>
                                </m:r>
                              </m:sup>
                            </m:sSup>
                          </m:e>
                        </m:d>
                        <m:r>
                          <w:ins w:id="311" w:author="dugalh" w:date="2018-06-11T17:57:00Z">
                            <w:rPr>
                              <w:rFonts w:ascii="Cambria Math" w:hAnsi="Cambria Math"/>
                            </w:rPr>
                            <m:t>+s(i,</m:t>
                          </w:ins>
                        </m:r>
                        <m:sSup>
                          <m:sSupPr>
                            <m:ctrlPr>
                              <w:ins w:id="312" w:author="dugalh" w:date="2018-06-11T17:57:00Z">
                                <w:rPr>
                                  <w:rFonts w:ascii="Cambria Math" w:hAnsi="Cambria Math"/>
                                  <w:i/>
                                </w:rPr>
                              </w:ins>
                            </m:ctrlPr>
                          </m:sSupPr>
                          <m:e>
                            <m:r>
                              <w:ins w:id="313" w:author="dugalh" w:date="2018-06-11T17:57:00Z">
                                <w:rPr>
                                  <w:rFonts w:ascii="Cambria Math" w:hAnsi="Cambria Math"/>
                                </w:rPr>
                                <m:t>k</m:t>
                              </w:ins>
                            </m:r>
                          </m:e>
                          <m:sup>
                            <m:r>
                              <w:ins w:id="314" w:author="dugalh" w:date="2018-06-11T17:57:00Z">
                                <w:rPr>
                                  <w:rFonts w:ascii="Cambria Math" w:hAnsi="Cambria Math"/>
                                </w:rPr>
                                <m:t>'</m:t>
                              </w:ins>
                            </m:r>
                          </m:sup>
                        </m:sSup>
                        <m:r>
                          <w:ins w:id="315"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316" w:author="dugalh" w:date="2018-06-11T17:54:00Z"/>
              </w:rPr>
            </w:pPr>
            <w:bookmarkStart w:id="317" w:name="_Ref516579955"/>
            <w:ins w:id="318" w:author="dugalh" w:date="2018-06-11T17:54:00Z">
              <w:r w:rsidRPr="003B5532">
                <w:t>(</w:t>
              </w:r>
              <w:r>
                <w:fldChar w:fldCharType="begin"/>
              </w:r>
              <w:r>
                <w:instrText xml:space="preserve"> SEQ MyEquation \* ARABIC </w:instrText>
              </w:r>
              <w:r>
                <w:fldChar w:fldCharType="separate"/>
              </w:r>
            </w:ins>
            <w:ins w:id="319" w:author="dugalh" w:date="2018-06-15T10:22:00Z">
              <w:r w:rsidR="004D360A">
                <w:rPr>
                  <w:noProof/>
                </w:rPr>
                <w:t>1</w:t>
              </w:r>
            </w:ins>
            <w:ins w:id="320" w:author="dugalh" w:date="2018-06-11T17:54:00Z">
              <w:r>
                <w:fldChar w:fldCharType="end"/>
              </w:r>
              <w:r w:rsidRPr="003B5532">
                <w:t>)</w:t>
              </w:r>
              <w:bookmarkEnd w:id="317"/>
            </w:ins>
          </w:p>
        </w:tc>
      </w:tr>
    </w:tbl>
    <w:p w14:paraId="14DDCB65" w14:textId="58F7F87E" w:rsidR="00716B9F" w:rsidRDefault="00B33B23" w:rsidP="0053756F">
      <w:pPr>
        <w:pStyle w:val="Newparagraph"/>
        <w:ind w:firstLine="0"/>
        <w:rPr>
          <w:ins w:id="321" w:author="dugalh" w:date="2018-06-11T18:00:00Z"/>
        </w:rPr>
      </w:pPr>
      <w:ins w:id="322" w:author="dugalh" w:date="2018-06-12T15:48:00Z">
        <w:r>
          <w:t>The availabilit</w:t>
        </w:r>
      </w:ins>
      <w:ins w:id="323" w:author="dugalh" w:date="2018-06-12T16:21:00Z">
        <w:r w:rsidR="0053756F">
          <w:t>ies</w:t>
        </w:r>
      </w:ins>
      <w:ins w:id="324" w:author="dugalh" w:date="2018-06-12T15:48:00Z">
        <w:r>
          <w:t xml:space="preserve"> </w:t>
        </w:r>
      </w:ins>
      <w:ins w:id="325" w:author="dugalh" w:date="2018-06-12T16:21:00Z">
        <w:r w:rsidR="0053756F">
          <w:t>are</w:t>
        </w:r>
      </w:ins>
      <w:ins w:id="326" w:author="dugalh" w:date="2018-06-12T15:48:00Z">
        <w:r>
          <w:t xml:space="preserve"> </w:t>
        </w:r>
      </w:ins>
      <w:ins w:id="327" w:author="dugalh" w:date="2018-06-12T16:21:00Z">
        <w:r w:rsidR="0053756F">
          <w:t xml:space="preserve">correspondingly </w:t>
        </w:r>
      </w:ins>
      <w:ins w:id="328" w:author="dugalh" w:date="2018-06-12T15:48:00Z">
        <w:r>
          <w:t xml:space="preserve">updated </w:t>
        </w:r>
      </w:ins>
      <w:ins w:id="329" w:author="dugalh" w:date="2018-06-12T15:50:00Z">
        <w:r w:rsidR="00251ACB">
          <w:t>using</w:t>
        </w:r>
      </w:ins>
      <w:ins w:id="330" w:author="dugalh" w:date="2018-06-12T15:57:00Z">
        <w:r w:rsidR="00A82B1D">
          <w:t xml:space="preserve"> </w:t>
        </w:r>
      </w:ins>
      <w:ins w:id="331"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332" w:author="dugalh" w:date="2018-06-11T18:00:00Z"/>
        </w:trPr>
        <w:tc>
          <w:tcPr>
            <w:tcW w:w="4725" w:type="pct"/>
            <w:vAlign w:val="center"/>
          </w:tcPr>
          <w:p w14:paraId="55800528" w14:textId="38A13B48" w:rsidR="006952C5" w:rsidRPr="000705B8" w:rsidRDefault="006952C5" w:rsidP="00E76C07">
            <w:pPr>
              <w:pStyle w:val="Displayedequation"/>
              <w:rPr>
                <w:ins w:id="333" w:author="dugalh" w:date="2018-06-11T18:00:00Z"/>
              </w:rPr>
            </w:pPr>
            <m:oMathPara>
              <m:oMathParaPr>
                <m:jc m:val="center"/>
              </m:oMathParaPr>
              <m:oMath>
                <m:r>
                  <w:ins w:id="334" w:author="dugalh" w:date="2018-06-11T18:01:00Z">
                    <w:rPr>
                      <w:rFonts w:ascii="Cambria Math" w:hAnsi="Cambria Math"/>
                    </w:rPr>
                    <m:t>a</m:t>
                  </w:ins>
                </m:r>
                <m:d>
                  <m:dPr>
                    <m:ctrlPr>
                      <w:ins w:id="335" w:author="dugalh" w:date="2018-06-11T18:00:00Z">
                        <w:rPr>
                          <w:rFonts w:ascii="Cambria Math" w:hAnsi="Cambria Math"/>
                          <w:i/>
                        </w:rPr>
                      </w:ins>
                    </m:ctrlPr>
                  </m:dPr>
                  <m:e>
                    <m:r>
                      <w:ins w:id="336" w:author="dugalh" w:date="2018-06-11T18:00:00Z">
                        <w:rPr>
                          <w:rFonts w:ascii="Cambria Math" w:hAnsi="Cambria Math"/>
                        </w:rPr>
                        <m:t>i,k</m:t>
                      </w:ins>
                    </m:r>
                  </m:e>
                </m:d>
                <m:r>
                  <w:ins w:id="337" w:author="dugalh" w:date="2018-06-11T18:00:00Z">
                    <w:rPr>
                      <w:rFonts w:ascii="Cambria Math" w:hAnsi="Cambria Math"/>
                    </w:rPr>
                    <m:t>←</m:t>
                  </w:ins>
                </m:r>
                <m:d>
                  <m:dPr>
                    <m:begChr m:val="{"/>
                    <m:endChr m:val=""/>
                    <m:ctrlPr>
                      <w:ins w:id="338" w:author="dugalh" w:date="2018-06-12T16:50:00Z">
                        <w:rPr>
                          <w:rFonts w:ascii="Cambria Math" w:hAnsi="Cambria Math"/>
                          <w:i/>
                        </w:rPr>
                      </w:ins>
                    </m:ctrlPr>
                  </m:dPr>
                  <m:e>
                    <m:m>
                      <m:mPr>
                        <m:mcs>
                          <m:mc>
                            <m:mcPr>
                              <m:count m:val="2"/>
                              <m:mcJc m:val="center"/>
                            </m:mcPr>
                          </m:mc>
                        </m:mcs>
                        <m:ctrlPr>
                          <w:ins w:id="339" w:author="dugalh" w:date="2018-06-12T16:50:00Z">
                            <w:rPr>
                              <w:rFonts w:ascii="Cambria Math" w:hAnsi="Cambria Math"/>
                              <w:i/>
                            </w:rPr>
                          </w:ins>
                        </m:ctrlPr>
                      </m:mPr>
                      <m:mr>
                        <m:e>
                          <m:func>
                            <m:funcPr>
                              <m:ctrlPr>
                                <w:ins w:id="340" w:author="dugalh" w:date="2018-06-12T16:50:00Z">
                                  <w:rPr>
                                    <w:rFonts w:ascii="Cambria Math" w:hAnsi="Cambria Math"/>
                                    <w:i/>
                                  </w:rPr>
                                </w:ins>
                              </m:ctrlPr>
                            </m:funcPr>
                            <m:fName>
                              <m:r>
                                <w:ins w:id="341" w:author="dugalh" w:date="2018-06-12T16:50:00Z">
                                  <m:rPr>
                                    <m:sty m:val="p"/>
                                  </m:rPr>
                                  <w:rPr>
                                    <w:rFonts w:ascii="Cambria Math" w:hAnsi="Cambria Math"/>
                                  </w:rPr>
                                  <m:t>min</m:t>
                                </w:ins>
                              </m:r>
                            </m:fName>
                            <m:e>
                              <m:d>
                                <m:dPr>
                                  <m:begChr m:val="{"/>
                                  <m:endChr m:val="}"/>
                                  <m:ctrlPr>
                                    <w:ins w:id="342" w:author="dugalh" w:date="2018-06-12T16:50:00Z">
                                      <w:rPr>
                                        <w:rFonts w:ascii="Cambria Math" w:hAnsi="Cambria Math"/>
                                        <w:i/>
                                      </w:rPr>
                                    </w:ins>
                                  </m:ctrlPr>
                                </m:dPr>
                                <m:e>
                                  <m:r>
                                    <w:ins w:id="343" w:author="dugalh" w:date="2018-06-12T16:50:00Z">
                                      <w:rPr>
                                        <w:rFonts w:ascii="Cambria Math" w:hAnsi="Cambria Math"/>
                                      </w:rPr>
                                      <m:t>0, r</m:t>
                                    </w:ins>
                                  </m:r>
                                  <m:d>
                                    <m:dPr>
                                      <m:ctrlPr>
                                        <w:ins w:id="344" w:author="dugalh" w:date="2018-06-12T16:50:00Z">
                                          <w:rPr>
                                            <w:rFonts w:ascii="Cambria Math" w:hAnsi="Cambria Math"/>
                                            <w:i/>
                                          </w:rPr>
                                        </w:ins>
                                      </m:ctrlPr>
                                    </m:dPr>
                                    <m:e>
                                      <m:r>
                                        <w:ins w:id="345" w:author="dugalh" w:date="2018-06-12T16:50:00Z">
                                          <w:rPr>
                                            <w:rFonts w:ascii="Cambria Math" w:hAnsi="Cambria Math"/>
                                          </w:rPr>
                                          <m:t>k,k</m:t>
                                        </w:ins>
                                      </m:r>
                                    </m:e>
                                  </m:d>
                                  <m:r>
                                    <w:ins w:id="346" w:author="dugalh" w:date="2018-06-12T16:50:00Z">
                                      <w:rPr>
                                        <w:rFonts w:ascii="Cambria Math" w:hAnsi="Cambria Math"/>
                                      </w:rPr>
                                      <m:t>+</m:t>
                                    </w:ins>
                                  </m:r>
                                  <m:nary>
                                    <m:naryPr>
                                      <m:chr m:val="∑"/>
                                      <m:limLoc m:val="undOvr"/>
                                      <m:supHide m:val="1"/>
                                      <m:ctrlPr>
                                        <w:ins w:id="347" w:author="dugalh" w:date="2018-06-12T16:50:00Z">
                                          <w:rPr>
                                            <w:rFonts w:ascii="Cambria Math" w:hAnsi="Cambria Math"/>
                                            <w:i/>
                                          </w:rPr>
                                        </w:ins>
                                      </m:ctrlPr>
                                    </m:naryPr>
                                    <m:sub>
                                      <m:sSup>
                                        <m:sSupPr>
                                          <m:ctrlPr>
                                            <w:ins w:id="348" w:author="dugalh" w:date="2018-06-12T16:50:00Z">
                                              <w:rPr>
                                                <w:rFonts w:ascii="Cambria Math" w:hAnsi="Cambria Math"/>
                                                <w:i/>
                                              </w:rPr>
                                            </w:ins>
                                          </m:ctrlPr>
                                        </m:sSupPr>
                                        <m:e>
                                          <m:r>
                                            <w:ins w:id="349" w:author="dugalh" w:date="2018-06-12T16:50:00Z">
                                              <w:rPr>
                                                <w:rFonts w:ascii="Cambria Math" w:hAnsi="Cambria Math"/>
                                              </w:rPr>
                                              <m:t>i</m:t>
                                            </w:ins>
                                          </m:r>
                                        </m:e>
                                        <m:sup>
                                          <m:r>
                                            <w:ins w:id="350" w:author="dugalh" w:date="2018-06-12T16:50:00Z">
                                              <w:rPr>
                                                <w:rFonts w:ascii="Cambria Math" w:hAnsi="Cambria Math"/>
                                              </w:rPr>
                                              <m:t>'</m:t>
                                            </w:ins>
                                          </m:r>
                                        </m:sup>
                                      </m:sSup>
                                      <m:r>
                                        <w:ins w:id="351" w:author="dugalh" w:date="2018-06-12T16:50:00Z">
                                          <w:rPr>
                                            <w:rFonts w:ascii="Cambria Math" w:hAnsi="Cambria Math"/>
                                          </w:rPr>
                                          <m:t xml:space="preserve"> s.t. </m:t>
                                        </w:ins>
                                      </m:r>
                                      <m:sSup>
                                        <m:sSupPr>
                                          <m:ctrlPr>
                                            <w:ins w:id="352" w:author="dugalh" w:date="2018-06-12T16:50:00Z">
                                              <w:rPr>
                                                <w:rFonts w:ascii="Cambria Math" w:hAnsi="Cambria Math"/>
                                                <w:i/>
                                              </w:rPr>
                                            </w:ins>
                                          </m:ctrlPr>
                                        </m:sSupPr>
                                        <m:e>
                                          <m:r>
                                            <w:ins w:id="353" w:author="dugalh" w:date="2018-06-12T16:50:00Z">
                                              <w:rPr>
                                                <w:rFonts w:ascii="Cambria Math" w:hAnsi="Cambria Math"/>
                                              </w:rPr>
                                              <m:t xml:space="preserve"> i</m:t>
                                            </w:ins>
                                          </m:r>
                                        </m:e>
                                        <m:sup>
                                          <m:r>
                                            <w:ins w:id="354" w:author="dugalh" w:date="2018-06-12T16:50:00Z">
                                              <w:rPr>
                                                <w:rFonts w:ascii="Cambria Math" w:hAnsi="Cambria Math"/>
                                              </w:rPr>
                                              <m:t>'</m:t>
                                            </w:ins>
                                          </m:r>
                                        </m:sup>
                                      </m:sSup>
                                      <m:r>
                                        <w:ins w:id="355" w:author="dugalh" w:date="2018-06-12T16:50:00Z">
                                          <w:rPr>
                                            <w:rFonts w:ascii="Cambria Math" w:hAnsi="Cambria Math"/>
                                          </w:rPr>
                                          <m:t>∉</m:t>
                                        </w:ins>
                                      </m:r>
                                      <m:d>
                                        <m:dPr>
                                          <m:begChr m:val="{"/>
                                          <m:endChr m:val="}"/>
                                          <m:ctrlPr>
                                            <w:ins w:id="356" w:author="dugalh" w:date="2018-06-12T16:50:00Z">
                                              <w:rPr>
                                                <w:rFonts w:ascii="Cambria Math" w:hAnsi="Cambria Math"/>
                                                <w:i/>
                                              </w:rPr>
                                            </w:ins>
                                          </m:ctrlPr>
                                        </m:dPr>
                                        <m:e>
                                          <m:r>
                                            <w:ins w:id="357" w:author="dugalh" w:date="2018-06-12T16:50:00Z">
                                              <w:rPr>
                                                <w:rFonts w:ascii="Cambria Math" w:hAnsi="Cambria Math"/>
                                              </w:rPr>
                                              <m:t>i,k</m:t>
                                            </w:ins>
                                          </m:r>
                                        </m:e>
                                      </m:d>
                                      <m:r>
                                        <w:ins w:id="358" w:author="dugalh" w:date="2018-06-12T16:50:00Z">
                                          <w:rPr>
                                            <w:rFonts w:ascii="Cambria Math" w:hAnsi="Cambria Math"/>
                                          </w:rPr>
                                          <m:t xml:space="preserve"> </m:t>
                                        </w:ins>
                                      </m:r>
                                    </m:sub>
                                    <m:sup/>
                                    <m:e>
                                      <m:r>
                                        <w:ins w:id="359" w:author="dugalh" w:date="2018-06-12T16:50:00Z">
                                          <m:rPr>
                                            <m:sty m:val="p"/>
                                          </m:rPr>
                                          <w:rPr>
                                            <w:rFonts w:ascii="Cambria Math" w:hAnsi="Cambria Math"/>
                                          </w:rPr>
                                          <m:t>max</m:t>
                                        </w:ins>
                                      </m:r>
                                      <m:d>
                                        <m:dPr>
                                          <m:begChr m:val="{"/>
                                          <m:endChr m:val="}"/>
                                          <m:ctrlPr>
                                            <w:ins w:id="360" w:author="dugalh" w:date="2018-06-12T16:50:00Z">
                                              <w:rPr>
                                                <w:rFonts w:ascii="Cambria Math" w:hAnsi="Cambria Math"/>
                                                <w:i/>
                                              </w:rPr>
                                            </w:ins>
                                          </m:ctrlPr>
                                        </m:dPr>
                                        <m:e>
                                          <m:r>
                                            <w:ins w:id="361" w:author="dugalh" w:date="2018-06-12T16:50:00Z">
                                              <w:rPr>
                                                <w:rFonts w:ascii="Cambria Math" w:hAnsi="Cambria Math"/>
                                              </w:rPr>
                                              <m:t>0,r</m:t>
                                            </w:ins>
                                          </m:r>
                                          <m:d>
                                            <m:dPr>
                                              <m:ctrlPr>
                                                <w:ins w:id="362" w:author="dugalh" w:date="2018-06-12T16:50:00Z">
                                                  <w:rPr>
                                                    <w:rFonts w:ascii="Cambria Math" w:hAnsi="Cambria Math"/>
                                                    <w:i/>
                                                  </w:rPr>
                                                </w:ins>
                                              </m:ctrlPr>
                                            </m:dPr>
                                            <m:e>
                                              <m:sSup>
                                                <m:sSupPr>
                                                  <m:ctrlPr>
                                                    <w:ins w:id="363" w:author="dugalh" w:date="2018-06-12T16:50:00Z">
                                                      <w:rPr>
                                                        <w:rFonts w:ascii="Cambria Math" w:hAnsi="Cambria Math"/>
                                                        <w:i/>
                                                      </w:rPr>
                                                    </w:ins>
                                                  </m:ctrlPr>
                                                </m:sSupPr>
                                                <m:e>
                                                  <m:r>
                                                    <w:ins w:id="364" w:author="dugalh" w:date="2018-06-12T16:50:00Z">
                                                      <w:rPr>
                                                        <w:rFonts w:ascii="Cambria Math" w:hAnsi="Cambria Math"/>
                                                      </w:rPr>
                                                      <m:t>i</m:t>
                                                    </w:ins>
                                                  </m:r>
                                                </m:e>
                                                <m:sup>
                                                  <m:r>
                                                    <w:ins w:id="365" w:author="dugalh" w:date="2018-06-12T16:50:00Z">
                                                      <w:rPr>
                                                        <w:rFonts w:ascii="Cambria Math" w:hAnsi="Cambria Math"/>
                                                      </w:rPr>
                                                      <m:t>'</m:t>
                                                    </w:ins>
                                                  </m:r>
                                                </m:sup>
                                              </m:sSup>
                                              <m:r>
                                                <w:ins w:id="366" w:author="dugalh" w:date="2018-06-12T16:50:00Z">
                                                  <w:rPr>
                                                    <w:rFonts w:ascii="Cambria Math" w:hAnsi="Cambria Math"/>
                                                  </w:rPr>
                                                  <m:t>,k</m:t>
                                                </w:ins>
                                              </m:r>
                                            </m:e>
                                          </m:d>
                                        </m:e>
                                      </m:d>
                                    </m:e>
                                  </m:nary>
                                </m:e>
                              </m:d>
                              <m:r>
                                <w:ins w:id="367" w:author="dugalh" w:date="2018-06-12T16:50:00Z">
                                  <w:rPr>
                                    <w:rFonts w:ascii="Cambria Math" w:hAnsi="Cambria Math"/>
                                  </w:rPr>
                                  <m:t>,</m:t>
                                </w:ins>
                              </m:r>
                            </m:e>
                          </m:func>
                        </m:e>
                        <m:e>
                          <m:r>
                            <w:ins w:id="368" w:author="dugalh" w:date="2018-06-12T16:50:00Z">
                              <w:rPr>
                                <w:rFonts w:ascii="Cambria Math" w:hAnsi="Cambria Math"/>
                              </w:rPr>
                              <m:t>i≠k</m:t>
                            </w:ins>
                          </m:r>
                        </m:e>
                      </m:mr>
                      <m:mr>
                        <m:e>
                          <m:nary>
                            <m:naryPr>
                              <m:chr m:val="∑"/>
                              <m:limLoc m:val="undOvr"/>
                              <m:supHide m:val="1"/>
                              <m:ctrlPr>
                                <w:ins w:id="369" w:author="dugalh" w:date="2018-06-12T16:51:00Z">
                                  <w:rPr>
                                    <w:rFonts w:ascii="Cambria Math" w:hAnsi="Cambria Math"/>
                                    <w:i/>
                                  </w:rPr>
                                </w:ins>
                              </m:ctrlPr>
                            </m:naryPr>
                            <m:sub>
                              <m:sSup>
                                <m:sSupPr>
                                  <m:ctrlPr>
                                    <w:ins w:id="370" w:author="dugalh" w:date="2018-06-12T16:51:00Z">
                                      <w:rPr>
                                        <w:rFonts w:ascii="Cambria Math" w:hAnsi="Cambria Math"/>
                                        <w:i/>
                                      </w:rPr>
                                    </w:ins>
                                  </m:ctrlPr>
                                </m:sSupPr>
                                <m:e>
                                  <m:r>
                                    <w:ins w:id="371" w:author="dugalh" w:date="2018-06-12T16:51:00Z">
                                      <w:rPr>
                                        <w:rFonts w:ascii="Cambria Math" w:hAnsi="Cambria Math"/>
                                      </w:rPr>
                                      <m:t>i</m:t>
                                    </w:ins>
                                  </m:r>
                                </m:e>
                                <m:sup>
                                  <m:r>
                                    <w:ins w:id="372" w:author="dugalh" w:date="2018-06-12T16:51:00Z">
                                      <w:rPr>
                                        <w:rFonts w:ascii="Cambria Math" w:hAnsi="Cambria Math"/>
                                      </w:rPr>
                                      <m:t>'</m:t>
                                    </w:ins>
                                  </m:r>
                                </m:sup>
                              </m:sSup>
                              <m:r>
                                <w:ins w:id="373" w:author="dugalh" w:date="2018-06-12T16:51:00Z">
                                  <w:rPr>
                                    <w:rFonts w:ascii="Cambria Math" w:hAnsi="Cambria Math"/>
                                  </w:rPr>
                                  <m:t xml:space="preserve"> s.t. </m:t>
                                </w:ins>
                              </m:r>
                              <m:sSup>
                                <m:sSupPr>
                                  <m:ctrlPr>
                                    <w:ins w:id="374" w:author="dugalh" w:date="2018-06-12T16:51:00Z">
                                      <w:rPr>
                                        <w:rFonts w:ascii="Cambria Math" w:hAnsi="Cambria Math"/>
                                        <w:i/>
                                      </w:rPr>
                                    </w:ins>
                                  </m:ctrlPr>
                                </m:sSupPr>
                                <m:e>
                                  <m:r>
                                    <w:ins w:id="375" w:author="dugalh" w:date="2018-06-12T16:51:00Z">
                                      <w:rPr>
                                        <w:rFonts w:ascii="Cambria Math" w:hAnsi="Cambria Math"/>
                                      </w:rPr>
                                      <m:t xml:space="preserve"> i</m:t>
                                    </w:ins>
                                  </m:r>
                                </m:e>
                                <m:sup>
                                  <m:r>
                                    <w:ins w:id="376" w:author="dugalh" w:date="2018-06-12T16:51:00Z">
                                      <w:rPr>
                                        <w:rFonts w:ascii="Cambria Math" w:hAnsi="Cambria Math"/>
                                      </w:rPr>
                                      <m:t>'</m:t>
                                    </w:ins>
                                  </m:r>
                                </m:sup>
                              </m:sSup>
                              <m:r>
                                <w:ins w:id="377" w:author="dugalh" w:date="2018-06-12T16:51:00Z">
                                  <w:rPr>
                                    <w:rFonts w:ascii="Cambria Math" w:hAnsi="Cambria Math"/>
                                  </w:rPr>
                                  <m:t>≠k</m:t>
                                </w:ins>
                              </m:r>
                            </m:sub>
                            <m:sup/>
                            <m:e>
                              <m:r>
                                <w:ins w:id="378" w:author="dugalh" w:date="2018-06-12T16:53:00Z">
                                  <m:rPr>
                                    <m:sty m:val="p"/>
                                  </m:rPr>
                                  <w:rPr>
                                    <w:rFonts w:ascii="Cambria Math" w:hAnsi="Cambria Math"/>
                                  </w:rPr>
                                  <m:t>max</m:t>
                                </w:ins>
                              </m:r>
                              <m:d>
                                <m:dPr>
                                  <m:begChr m:val="{"/>
                                  <m:endChr m:val="}"/>
                                  <m:ctrlPr>
                                    <w:ins w:id="379" w:author="dugalh" w:date="2018-06-12T16:53:00Z">
                                      <w:rPr>
                                        <w:rFonts w:ascii="Cambria Math" w:hAnsi="Cambria Math"/>
                                        <w:i/>
                                      </w:rPr>
                                    </w:ins>
                                  </m:ctrlPr>
                                </m:dPr>
                                <m:e>
                                  <m:r>
                                    <w:ins w:id="380" w:author="dugalh" w:date="2018-06-12T16:53:00Z">
                                      <w:rPr>
                                        <w:rFonts w:ascii="Cambria Math" w:hAnsi="Cambria Math"/>
                                      </w:rPr>
                                      <m:t>0,r</m:t>
                                    </w:ins>
                                  </m:r>
                                  <m:d>
                                    <m:dPr>
                                      <m:ctrlPr>
                                        <w:ins w:id="381" w:author="dugalh" w:date="2018-06-12T16:53:00Z">
                                          <w:rPr>
                                            <w:rFonts w:ascii="Cambria Math" w:hAnsi="Cambria Math"/>
                                            <w:i/>
                                          </w:rPr>
                                        </w:ins>
                                      </m:ctrlPr>
                                    </m:dPr>
                                    <m:e>
                                      <m:sSup>
                                        <m:sSupPr>
                                          <m:ctrlPr>
                                            <w:ins w:id="382" w:author="dugalh" w:date="2018-06-12T16:53:00Z">
                                              <w:rPr>
                                                <w:rFonts w:ascii="Cambria Math" w:hAnsi="Cambria Math"/>
                                                <w:i/>
                                              </w:rPr>
                                            </w:ins>
                                          </m:ctrlPr>
                                        </m:sSupPr>
                                        <m:e>
                                          <m:r>
                                            <w:ins w:id="383" w:author="dugalh" w:date="2018-06-12T16:53:00Z">
                                              <w:rPr>
                                                <w:rFonts w:ascii="Cambria Math" w:hAnsi="Cambria Math"/>
                                              </w:rPr>
                                              <m:t>i</m:t>
                                            </w:ins>
                                          </m:r>
                                        </m:e>
                                        <m:sup>
                                          <m:r>
                                            <w:ins w:id="384" w:author="dugalh" w:date="2018-06-12T16:53:00Z">
                                              <w:rPr>
                                                <w:rFonts w:ascii="Cambria Math" w:hAnsi="Cambria Math"/>
                                              </w:rPr>
                                              <m:t>'</m:t>
                                            </w:ins>
                                          </m:r>
                                        </m:sup>
                                      </m:sSup>
                                      <m:r>
                                        <w:ins w:id="385" w:author="dugalh" w:date="2018-06-12T16:53:00Z">
                                          <w:rPr>
                                            <w:rFonts w:ascii="Cambria Math" w:hAnsi="Cambria Math"/>
                                          </w:rPr>
                                          <m:t>,k</m:t>
                                        </w:ins>
                                      </m:r>
                                    </m:e>
                                  </m:d>
                                </m:e>
                              </m:d>
                            </m:e>
                          </m:nary>
                          <m:r>
                            <w:ins w:id="386" w:author="dugalh" w:date="2018-06-12T16:53:00Z">
                              <w:rPr>
                                <w:rFonts w:ascii="Cambria Math" w:hAnsi="Cambria Math"/>
                              </w:rPr>
                              <m:t>,</m:t>
                            </w:ins>
                          </m:r>
                        </m:e>
                        <m:e>
                          <m:r>
                            <w:ins w:id="387"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388" w:author="dugalh" w:date="2018-06-11T18:00:00Z"/>
              </w:rPr>
            </w:pPr>
            <w:bookmarkStart w:id="389" w:name="_Ref516581882"/>
            <w:ins w:id="390" w:author="dugalh" w:date="2018-06-11T18:00:00Z">
              <w:r w:rsidRPr="003B5532">
                <w:t>(</w:t>
              </w:r>
              <w:r>
                <w:fldChar w:fldCharType="begin"/>
              </w:r>
              <w:r>
                <w:instrText xml:space="preserve"> SEQ MyEquation \* ARABIC </w:instrText>
              </w:r>
              <w:r>
                <w:fldChar w:fldCharType="separate"/>
              </w:r>
            </w:ins>
            <w:ins w:id="391" w:author="dugalh" w:date="2018-06-15T10:22:00Z">
              <w:r w:rsidR="004D360A">
                <w:rPr>
                  <w:noProof/>
                </w:rPr>
                <w:t>2</w:t>
              </w:r>
            </w:ins>
            <w:ins w:id="392" w:author="dugalh" w:date="2018-06-11T18:00:00Z">
              <w:r>
                <w:fldChar w:fldCharType="end"/>
              </w:r>
              <w:r w:rsidRPr="003B5532">
                <w:t>)</w:t>
              </w:r>
              <w:bookmarkEnd w:id="389"/>
            </w:ins>
          </w:p>
        </w:tc>
      </w:tr>
    </w:tbl>
    <w:p w14:paraId="0D3C2DCB" w14:textId="754FF35B" w:rsidR="00690582" w:rsidRDefault="00BE7448" w:rsidP="00BE7448">
      <w:pPr>
        <w:pStyle w:val="Newparagraph"/>
        <w:ind w:firstLine="0"/>
        <w:rPr>
          <w:ins w:id="393" w:author="dugalh" w:date="2018-06-12T17:36:00Z"/>
        </w:rPr>
      </w:pPr>
      <w:ins w:id="394" w:author="dugalh" w:date="2018-06-12T17:34:00Z">
        <w:r>
          <w:t xml:space="preserve">The exemplar for feature </w:t>
        </w:r>
        <w:r w:rsidRPr="00BE7448">
          <w:rPr>
            <w:i/>
          </w:rPr>
          <w:t>i</w:t>
        </w:r>
        <w:r>
          <w:t xml:space="preserve"> is identified by the value of </w:t>
        </w:r>
        <w:r w:rsidRPr="00BE7448">
          <w:rPr>
            <w:i/>
          </w:rPr>
          <w:t>k</w:t>
        </w:r>
        <w:r>
          <w:t xml:space="preserve"> </w:t>
        </w:r>
      </w:ins>
      <w:ins w:id="395" w:author="dugalh" w:date="2018-06-12T17:32:00Z">
        <w:r w:rsidRPr="00BE7448">
          <w:t xml:space="preserve">that maximizes </w:t>
        </w:r>
        <m:oMath>
          <m:r>
            <w:rPr>
              <w:rFonts w:ascii="Cambria Math" w:hAnsi="Cambria Math"/>
            </w:rPr>
            <m:t>a(i,k)+ r(i,k)</m:t>
          </m:r>
        </m:oMath>
      </w:ins>
      <w:ins w:id="396" w:author="dugalh" w:date="2018-06-12T17:35:00Z">
        <w:r>
          <w:t>.</w:t>
        </w:r>
      </w:ins>
      <w:ins w:id="397" w:author="dugalh" w:date="2018-06-12T17:32:00Z">
        <w:r w:rsidRPr="00BE7448">
          <w:t xml:space="preserve"> </w:t>
        </w:r>
      </w:ins>
      <w:ins w:id="398" w:author="dugalh" w:date="2018-06-12T17:31:00Z">
        <w:r>
          <w:t xml:space="preserve">The </w:t>
        </w:r>
      </w:ins>
      <w:ins w:id="399" w:author="dugalh" w:date="2018-06-12T17:32:00Z">
        <w:r>
          <w:t>iterations</w:t>
        </w:r>
      </w:ins>
      <w:ins w:id="400" w:author="dugalh" w:date="2018-06-12T15:57:00Z">
        <w:r w:rsidR="003D0A30">
          <w:t xml:space="preserve"> continue until </w:t>
        </w:r>
      </w:ins>
      <w:ins w:id="401" w:author="dugalh" w:date="2018-06-12T16:21:00Z">
        <w:r w:rsidR="00E5041C">
          <w:t>the clusters</w:t>
        </w:r>
      </w:ins>
      <w:ins w:id="402" w:author="dugalh" w:date="2018-06-12T17:35:00Z">
        <w:r>
          <w:t xml:space="preserve"> (and their corresponding exemplars)</w:t>
        </w:r>
      </w:ins>
      <w:ins w:id="403" w:author="dugalh" w:date="2018-06-12T16:21:00Z">
        <w:r w:rsidR="00E5041C">
          <w:t xml:space="preserve"> </w:t>
        </w:r>
      </w:ins>
      <w:ins w:id="404" w:author="dugalh" w:date="2018-06-12T17:36:00Z">
        <w:r>
          <w:t>remain</w:t>
        </w:r>
      </w:ins>
      <w:ins w:id="405" w:author="dugalh" w:date="2018-06-12T16:21:00Z">
        <w:r w:rsidR="00E5041C">
          <w:t xml:space="preserve"> stable</w:t>
        </w:r>
      </w:ins>
      <w:ins w:id="406" w:author="dugalh" w:date="2018-06-12T17:31:00Z">
        <w:r>
          <w:t xml:space="preserve"> for ten consecutive updates</w:t>
        </w:r>
      </w:ins>
      <w:ins w:id="407" w:author="dugalh" w:date="2018-06-12T16:21:00Z">
        <w:r w:rsidR="00E5041C">
          <w:t xml:space="preserve">.   </w:t>
        </w:r>
      </w:ins>
    </w:p>
    <w:p w14:paraId="1737E6D1" w14:textId="55FA3993" w:rsidR="00BE7448" w:rsidDel="00BA0ED5" w:rsidRDefault="00BE7448" w:rsidP="00BE7448">
      <w:pPr>
        <w:pStyle w:val="Newparagraph"/>
        <w:ind w:firstLine="0"/>
        <w:rPr>
          <w:del w:id="408" w:author="dugalh" w:date="2018-06-16T14:54:00Z"/>
        </w:rPr>
      </w:pPr>
    </w:p>
    <w:p w14:paraId="3756323D" w14:textId="52478AE5" w:rsidR="00DA69AD" w:rsidDel="00791B39" w:rsidRDefault="004D38FC" w:rsidP="004C7251">
      <w:pPr>
        <w:pStyle w:val="Newparagraph"/>
        <w:rPr>
          <w:del w:id="409" w:author="dugalh" w:date="2018-06-11T13:50:00Z"/>
        </w:rPr>
      </w:pPr>
      <w:del w:id="410"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411" w:author="dugalh" w:date="2018-06-11T13:50:00Z"/>
        </w:rPr>
      </w:pPr>
    </w:p>
    <w:p w14:paraId="2D9E05BF" w14:textId="0800BE4C" w:rsidR="00B72E9A" w:rsidDel="00791B39" w:rsidRDefault="008905E8" w:rsidP="00567C56">
      <w:pPr>
        <w:pStyle w:val="Newparagraph"/>
        <w:rPr>
          <w:del w:id="412" w:author="dugalh" w:date="2018-06-11T13:50:00Z"/>
        </w:rPr>
      </w:pPr>
      <w:del w:id="413"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two objects.  </w:delText>
        </w:r>
        <w:r w:rsidR="004D38FC" w:rsidDel="00791B39">
          <w:delText xml:space="preserve">Cluster stability and strength of correlation within each cluster are the key factors to consider when choosing the number of clusters and can be visually interpreted from </w:delText>
        </w:r>
        <w:r w:rsidR="004D38FC" w:rsidDel="00791B39">
          <w:lastRenderedPageBreak/>
          <w:delText xml:space="preserve">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B7F9C88" w:rsidR="00567C56" w:rsidDel="00BA0ED5" w:rsidRDefault="00567C56" w:rsidP="00567C56">
      <w:pPr>
        <w:pStyle w:val="Newparagraph"/>
        <w:rPr>
          <w:del w:id="414" w:author="dugalh" w:date="2018-06-16T14:54:00Z"/>
        </w:rPr>
      </w:pPr>
    </w:p>
    <w:p w14:paraId="357BBA21" w14:textId="69A50F54" w:rsidR="00C82720" w:rsidDel="00BA0ED5" w:rsidRDefault="00567C56" w:rsidP="00567C56">
      <w:pPr>
        <w:pStyle w:val="Paragraph"/>
        <w:rPr>
          <w:del w:id="415" w:author="dugalh" w:date="2018-06-16T14:54:00Z"/>
        </w:rPr>
      </w:pPr>
      <w:del w:id="416" w:author="dugalh" w:date="2018-06-11T13:48:00Z">
        <w:r w:rsidDel="00791B39">
          <w:delText>[</w:delText>
        </w:r>
        <w:bookmarkStart w:id="417"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417"/>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p>
    <w:p w14:paraId="20CA31D1" w14:textId="77777777" w:rsidR="00DB2C16" w:rsidRDefault="00DB2C16" w:rsidP="00A3122A">
      <w:pPr>
        <w:pStyle w:val="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23505D0E"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del w:id="418" w:author="dugalh" w:date="2018-06-11T12:01:00Z">
                            <w:rPr>
                              <w:rFonts w:ascii="Cambria Math" w:hAnsi="Cambria Math"/>
                            </w:rPr>
                            <m:t>log</m:t>
                          </w:del>
                        </m:r>
                        <m:r>
                          <w:ins w:id="419" w:author="dugalh" w:date="2018-06-11T12:01:00Z">
                            <m:rPr>
                              <m:sty m:val="p"/>
                            </m:rPr>
                            <w:rPr>
                              <w:rFonts w:ascii="Cambria Math" w:hAnsi="Cambria Math"/>
                            </w:rPr>
                            <m:t>log</m:t>
                          </w:ins>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420" w:name="_Ref463338697"/>
            <w:bookmarkStart w:id="421" w:name="_Ref463338703"/>
            <w:r w:rsidRPr="003B5532">
              <w:t>(</w:t>
            </w:r>
            <w:r>
              <w:fldChar w:fldCharType="begin"/>
            </w:r>
            <w:r>
              <w:instrText xml:space="preserve"> SEQ MyEquation \* ARABIC </w:instrText>
            </w:r>
            <w:r>
              <w:fldChar w:fldCharType="separate"/>
            </w:r>
            <w:ins w:id="422" w:author="dugalh" w:date="2018-06-15T10:22:00Z">
              <w:r w:rsidR="004D360A">
                <w:rPr>
                  <w:noProof/>
                </w:rPr>
                <w:t>3</w:t>
              </w:r>
            </w:ins>
            <w:del w:id="423" w:author="dugalh" w:date="2018-06-11T18:06:00Z">
              <w:r w:rsidR="00A7454A" w:rsidDel="00752CB1">
                <w:rPr>
                  <w:noProof/>
                </w:rPr>
                <w:delText>1</w:delText>
              </w:r>
            </w:del>
            <w:r>
              <w:fldChar w:fldCharType="end"/>
            </w:r>
            <w:bookmarkEnd w:id="420"/>
            <w:r w:rsidRPr="003B5532">
              <w:t>)</w:t>
            </w:r>
            <w:bookmarkEnd w:id="421"/>
          </w:p>
        </w:tc>
      </w:tr>
    </w:tbl>
    <w:p w14:paraId="6AA4B7B1" w14:textId="576FB8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424" w:author="dugalh" w:date="2018-06-15T10:22:00Z">
        <w:r w:rsidR="004D360A" w:rsidRPr="003B5532">
          <w:t>(</w:t>
        </w:r>
        <w:r w:rsidR="004D360A">
          <w:rPr>
            <w:noProof/>
          </w:rPr>
          <w:t>3</w:t>
        </w:r>
        <w:r w:rsidR="004D360A" w:rsidRPr="003B5532">
          <w:t>)</w:t>
        </w:r>
      </w:ins>
      <w:del w:id="425"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85BBD6B" w14:textId="77777777" w:rsidR="005C46DD" w:rsidRDefault="005C46DD" w:rsidP="00921513">
      <w:pPr>
        <w:pStyle w:val="Newparagraph"/>
        <w:rPr>
          <w:ins w:id="426" w:author="dugalh" w:date="2018-06-15T09:15:00Z"/>
        </w:rPr>
      </w:pPr>
    </w:p>
    <w:p w14:paraId="02D234B9" w14:textId="26DA1DB4" w:rsidR="00BB26B2" w:rsidRDefault="005C46DD" w:rsidP="00921513">
      <w:pPr>
        <w:pStyle w:val="Newparagraph"/>
        <w:rPr>
          <w:ins w:id="427" w:author="dugalh" w:date="2018-06-15T09:16:00Z"/>
        </w:rPr>
      </w:pPr>
      <w:commentRangeStart w:id="428"/>
      <w:ins w:id="429" w:author="dugalh" w:date="2018-06-15T09:24:00Z">
        <w:r>
          <w:lastRenderedPageBreak/>
          <w:t>The</w:t>
        </w:r>
      </w:ins>
      <w:commentRangeEnd w:id="428"/>
      <w:ins w:id="430" w:author="dugalh" w:date="2018-06-17T15:08:00Z">
        <w:r w:rsidR="00A3122A">
          <w:rPr>
            <w:rStyle w:val="CommentReference"/>
          </w:rPr>
          <w:commentReference w:id="428"/>
        </w:r>
      </w:ins>
      <w:ins w:id="431" w:author="dugalh" w:date="2018-06-15T09:24:00Z">
        <w:r>
          <w:t xml:space="preserve"> cluster importance measure for the </w:t>
        </w:r>
        <w:r w:rsidRPr="00FF2E94">
          <w:rPr>
            <w:i/>
          </w:rPr>
          <w:t>k</w:t>
        </w:r>
        <w:r w:rsidRPr="00FF2E94">
          <w:rPr>
            <w:vertAlign w:val="superscript"/>
          </w:rPr>
          <w:t>th</w:t>
        </w:r>
        <w:r>
          <w:t xml:space="preserve"> </w:t>
        </w:r>
      </w:ins>
      <w:ins w:id="432" w:author="dugalh" w:date="2018-06-15T09:25:00Z">
        <w:r>
          <w:t xml:space="preserve">cluster </w:t>
        </w:r>
      </w:ins>
      <w:ins w:id="433" w:author="dugalh" w:date="2018-06-15T09:41:00Z">
        <w:r w:rsidR="00C029FD">
          <w:t>is</w:t>
        </w:r>
      </w:ins>
      <w:ins w:id="434" w:author="dugalh" w:date="2018-06-15T09:24:00Z">
        <w:r>
          <w:t xml:space="preserv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3D00B7">
        <w:trPr>
          <w:trHeight w:val="1135"/>
          <w:ins w:id="435" w:author="dugalh" w:date="2018-06-15T09:16:00Z"/>
        </w:trPr>
        <w:tc>
          <w:tcPr>
            <w:tcW w:w="4750" w:type="pct"/>
            <w:vAlign w:val="center"/>
          </w:tcPr>
          <w:p w14:paraId="210EF7AB" w14:textId="6EFF45E2" w:rsidR="005C46DD" w:rsidRPr="000705B8" w:rsidRDefault="005C46DD" w:rsidP="005C46DD">
            <w:pPr>
              <w:pStyle w:val="Displayedequation"/>
              <w:rPr>
                <w:ins w:id="436" w:author="dugalh" w:date="2018-06-15T09:16:00Z"/>
              </w:rPr>
            </w:pPr>
            <m:oMathPara>
              <m:oMathParaPr>
                <m:jc m:val="center"/>
              </m:oMathParaPr>
              <m:oMath>
                <m:sSub>
                  <m:sSubPr>
                    <m:ctrlPr>
                      <w:ins w:id="437" w:author="dugalh" w:date="2018-06-15T09:17:00Z">
                        <w:rPr>
                          <w:rFonts w:ascii="Cambria Math" w:hAnsi="Cambria Math"/>
                          <w:i/>
                        </w:rPr>
                      </w:ins>
                    </m:ctrlPr>
                  </m:sSubPr>
                  <m:e>
                    <m:r>
                      <w:ins w:id="438" w:author="dugalh" w:date="2018-06-15T09:17:00Z">
                        <w:rPr>
                          <w:rFonts w:ascii="Cambria Math" w:hAnsi="Cambria Math"/>
                        </w:rPr>
                        <m:t>C</m:t>
                      </w:ins>
                    </m:r>
                  </m:e>
                  <m:sub>
                    <m:r>
                      <w:ins w:id="439" w:author="dugalh" w:date="2018-06-15T09:21:00Z">
                        <w:rPr>
                          <w:rFonts w:ascii="Cambria Math" w:hAnsi="Cambria Math"/>
                        </w:rPr>
                        <m:t>k</m:t>
                      </w:ins>
                    </m:r>
                  </m:sub>
                </m:sSub>
                <m:r>
                  <w:ins w:id="440" w:author="dugalh" w:date="2018-06-15T09:16:00Z">
                    <m:rPr>
                      <m:sty m:val="p"/>
                    </m:rPr>
                    <w:rPr>
                      <w:rFonts w:ascii="Cambria Math" w:hAnsi="Cambria Math"/>
                    </w:rPr>
                    <m:t>=</m:t>
                  </w:ins>
                </m:r>
                <m:func>
                  <m:funcPr>
                    <m:ctrlPr>
                      <w:ins w:id="441" w:author="dugalh" w:date="2018-06-15T09:20:00Z">
                        <w:rPr>
                          <w:rFonts w:ascii="Cambria Math" w:hAnsi="Cambria Math"/>
                        </w:rPr>
                      </w:ins>
                    </m:ctrlPr>
                  </m:funcPr>
                  <m:fName>
                    <m:limLow>
                      <m:limLowPr>
                        <m:ctrlPr>
                          <w:ins w:id="442" w:author="dugalh" w:date="2018-06-15T09:20:00Z">
                            <w:rPr>
                              <w:rFonts w:ascii="Cambria Math" w:hAnsi="Cambria Math"/>
                            </w:rPr>
                          </w:ins>
                        </m:ctrlPr>
                      </m:limLowPr>
                      <m:e>
                        <m:r>
                          <w:ins w:id="443" w:author="dugalh" w:date="2018-06-15T09:20:00Z">
                            <m:rPr>
                              <m:sty m:val="p"/>
                            </m:rPr>
                            <w:rPr>
                              <w:rFonts w:ascii="Cambria Math" w:hAnsi="Cambria Math"/>
                            </w:rPr>
                            <m:t>m</m:t>
                          </w:ins>
                        </m:r>
                        <m:r>
                          <w:ins w:id="444" w:author="dugalh" w:date="2018-06-15T09:20:00Z">
                            <m:rPr>
                              <m:sty m:val="p"/>
                            </m:rPr>
                            <w:rPr>
                              <w:rFonts w:ascii="Cambria Math" w:hAnsi="Cambria Math"/>
                            </w:rPr>
                            <m:t>edia</m:t>
                          </w:ins>
                        </m:r>
                        <m:r>
                          <w:ins w:id="445" w:author="dugalh" w:date="2018-06-15T09:20:00Z">
                            <m:rPr>
                              <m:sty m:val="p"/>
                            </m:rPr>
                            <w:rPr>
                              <w:rFonts w:ascii="Cambria Math" w:hAnsi="Cambria Math"/>
                            </w:rPr>
                            <m:t>n</m:t>
                          </w:ins>
                        </m:r>
                      </m:e>
                      <m:lim>
                        <m:sSub>
                          <m:sSubPr>
                            <m:ctrlPr>
                              <w:ins w:id="446" w:author="dugalh" w:date="2018-06-15T09:23:00Z">
                                <w:rPr>
                                  <w:rFonts w:ascii="Cambria Math" w:hAnsi="Cambria Math"/>
                                  <w:i/>
                                </w:rPr>
                              </w:ins>
                            </m:ctrlPr>
                          </m:sSubPr>
                          <m:e>
                            <m:r>
                              <w:ins w:id="447" w:author="dugalh" w:date="2018-06-15T09:23:00Z">
                                <w:rPr>
                                  <w:rFonts w:ascii="Cambria Math" w:hAnsi="Cambria Math"/>
                                </w:rPr>
                                <m:t>X</m:t>
                              </w:ins>
                            </m:r>
                          </m:e>
                          <m:sub>
                            <m:r>
                              <w:ins w:id="448" w:author="dugalh" w:date="2018-06-15T09:23:00Z">
                                <w:rPr>
                                  <w:rFonts w:ascii="Cambria Math" w:hAnsi="Cambria Math"/>
                                </w:rPr>
                                <m:t>j</m:t>
                              </w:ins>
                            </m:r>
                          </m:sub>
                        </m:sSub>
                        <m:r>
                          <w:ins w:id="449" w:author="dugalh" w:date="2018-06-15T09:20:00Z">
                            <w:rPr>
                              <w:rFonts w:ascii="Cambria Math" w:hAnsi="Cambria Math"/>
                            </w:rPr>
                            <m:t>∈</m:t>
                          </w:ins>
                        </m:r>
                        <m:sSub>
                          <m:sSubPr>
                            <m:ctrlPr>
                              <w:ins w:id="450" w:author="dugalh" w:date="2018-06-15T09:20:00Z">
                                <w:rPr>
                                  <w:rFonts w:ascii="Cambria Math" w:hAnsi="Cambria Math"/>
                                  <w:i/>
                                </w:rPr>
                              </w:ins>
                            </m:ctrlPr>
                          </m:sSubPr>
                          <m:e>
                            <m:r>
                              <w:ins w:id="451" w:author="dugalh" w:date="2018-06-15T09:20:00Z">
                                <w:rPr>
                                  <w:rFonts w:ascii="Cambria Math" w:hAnsi="Cambria Math"/>
                                </w:rPr>
                                <m:t>G</m:t>
                              </w:ins>
                            </m:r>
                          </m:e>
                          <m:sub>
                            <m:r>
                              <w:ins w:id="452" w:author="dugalh" w:date="2018-06-15T09:21:00Z">
                                <w:rPr>
                                  <w:rFonts w:ascii="Cambria Math" w:hAnsi="Cambria Math"/>
                                </w:rPr>
                                <m:t>k</m:t>
                              </w:ins>
                            </m:r>
                          </m:sub>
                        </m:sSub>
                      </m:lim>
                    </m:limLow>
                  </m:fName>
                  <m:e>
                    <m:r>
                      <w:ins w:id="453" w:author="dugalh" w:date="2018-06-15T09:23:00Z">
                        <w:rPr>
                          <w:rFonts w:ascii="Cambria Math" w:hAnsi="Cambria Math"/>
                        </w:rPr>
                        <m:t>R</m:t>
                      </w:ins>
                    </m:r>
                    <m:d>
                      <m:dPr>
                        <m:ctrlPr>
                          <w:ins w:id="454" w:author="dugalh" w:date="2018-06-15T09:23:00Z">
                            <w:rPr>
                              <w:rFonts w:ascii="Cambria Math" w:hAnsi="Cambria Math"/>
                              <w:i/>
                            </w:rPr>
                          </w:ins>
                        </m:ctrlPr>
                      </m:dPr>
                      <m:e>
                        <m:sSub>
                          <m:sSubPr>
                            <m:ctrlPr>
                              <w:ins w:id="455" w:author="dugalh" w:date="2018-06-15T09:23:00Z">
                                <w:rPr>
                                  <w:rFonts w:ascii="Cambria Math" w:hAnsi="Cambria Math"/>
                                  <w:i/>
                                </w:rPr>
                              </w:ins>
                            </m:ctrlPr>
                          </m:sSubPr>
                          <m:e>
                            <m:r>
                              <w:ins w:id="456" w:author="dugalh" w:date="2018-06-15T09:23:00Z">
                                <w:rPr>
                                  <w:rFonts w:ascii="Cambria Math" w:hAnsi="Cambria Math"/>
                                </w:rPr>
                                <m:t>X</m:t>
                              </w:ins>
                            </m:r>
                          </m:e>
                          <m:sub>
                            <m:r>
                              <w:ins w:id="457" w:author="dugalh" w:date="2018-06-15T09:23:00Z">
                                <w:rPr>
                                  <w:rFonts w:ascii="Cambria Math" w:hAnsi="Cambria Math"/>
                                </w:rPr>
                                <m:t>j</m:t>
                              </w:ins>
                            </m:r>
                          </m:sub>
                        </m:sSub>
                        <m:r>
                          <w:ins w:id="458"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3D00B7">
            <w:pPr>
              <w:pStyle w:val="Displayedequation"/>
              <w:rPr>
                <w:ins w:id="459" w:author="dugalh" w:date="2018-06-15T09:16:00Z"/>
              </w:rPr>
            </w:pPr>
            <w:ins w:id="460" w:author="dugalh" w:date="2018-06-15T09:16:00Z">
              <w:r w:rsidRPr="003B5532">
                <w:t>(</w:t>
              </w:r>
              <w:r>
                <w:fldChar w:fldCharType="begin"/>
              </w:r>
              <w:r>
                <w:instrText xml:space="preserve"> SEQ MyEquation \* ARABIC </w:instrText>
              </w:r>
              <w:r>
                <w:fldChar w:fldCharType="separate"/>
              </w:r>
            </w:ins>
            <w:ins w:id="461" w:author="dugalh" w:date="2018-06-15T10:22:00Z">
              <w:r w:rsidR="004D360A">
                <w:rPr>
                  <w:noProof/>
                </w:rPr>
                <w:t>4</w:t>
              </w:r>
            </w:ins>
            <w:ins w:id="462" w:author="dugalh" w:date="2018-06-15T09:16:00Z">
              <w:r>
                <w:fldChar w:fldCharType="end"/>
              </w:r>
              <w:r w:rsidRPr="003B5532">
                <w:t>)</w:t>
              </w:r>
            </w:ins>
          </w:p>
        </w:tc>
      </w:tr>
    </w:tbl>
    <w:p w14:paraId="410CF41F" w14:textId="282EA3CC" w:rsidR="00BB26B2" w:rsidRPr="00FF2E94" w:rsidRDefault="005C46DD" w:rsidP="007E37D3">
      <w:pPr>
        <w:pStyle w:val="Newparagraph"/>
        <w:rPr>
          <w:ins w:id="463" w:author="dugalh" w:date="2018-06-15T09:29:00Z"/>
        </w:rPr>
      </w:pPr>
      <w:ins w:id="464" w:author="dugalh" w:date="2018-06-15T09:28:00Z">
        <w:r>
          <w:t>w</w:t>
        </w:r>
      </w:ins>
      <w:ins w:id="465" w:author="dugalh" w:date="2018-06-15T09:25:00Z">
        <w:r>
          <w:t xml:space="preserve">here </w:t>
        </w:r>
      </w:ins>
      <m:oMath>
        <m:sSub>
          <m:sSubPr>
            <m:ctrlPr>
              <w:ins w:id="466" w:author="dugalh" w:date="2018-06-15T09:26:00Z">
                <w:rPr>
                  <w:rFonts w:ascii="Cambria Math" w:hAnsi="Cambria Math"/>
                  <w:i/>
                </w:rPr>
              </w:ins>
            </m:ctrlPr>
          </m:sSubPr>
          <m:e>
            <m:r>
              <w:ins w:id="467" w:author="dugalh" w:date="2018-06-15T09:26:00Z">
                <w:rPr>
                  <w:rFonts w:ascii="Cambria Math" w:hAnsi="Cambria Math"/>
                </w:rPr>
                <m:t>G</m:t>
              </w:ins>
            </m:r>
          </m:e>
          <m:sub>
            <m:r>
              <w:ins w:id="468" w:author="dugalh" w:date="2018-06-15T09:26:00Z">
                <w:rPr>
                  <w:rFonts w:ascii="Cambria Math" w:hAnsi="Cambria Math"/>
                </w:rPr>
                <m:t>k</m:t>
              </w:ins>
            </m:r>
          </m:sub>
        </m:sSub>
      </m:oMath>
      <w:ins w:id="469" w:author="dugalh" w:date="2018-06-15T09:26:00Z">
        <w:r>
          <w:t xml:space="preserve"> is the set of features in cluster </w:t>
        </w:r>
        <w:r w:rsidRPr="00FF2E94">
          <w:rPr>
            <w:i/>
          </w:rPr>
          <w:t>k</w:t>
        </w:r>
      </w:ins>
      <w:ins w:id="470" w:author="dugalh" w:date="2018-06-15T09:29:00Z">
        <w:r>
          <w:rPr>
            <w:i/>
          </w:rPr>
          <w:t xml:space="preserve"> and</w:t>
        </w:r>
      </w:ins>
      <w:ins w:id="471" w:author="dugalh" w:date="2018-06-15T09:27:00Z">
        <w:r>
          <w:t xml:space="preserve"> </w:t>
        </w:r>
      </w:ins>
      <m:oMath>
        <m:r>
          <w:ins w:id="472" w:author="dugalh" w:date="2018-06-15T09:28:00Z">
            <w:rPr>
              <w:rFonts w:ascii="Cambria Math" w:hAnsi="Cambria Math"/>
            </w:rPr>
            <m:t>R</m:t>
          </w:ins>
        </m:r>
        <m:d>
          <m:dPr>
            <m:ctrlPr>
              <w:ins w:id="473" w:author="dugalh" w:date="2018-06-15T09:28:00Z">
                <w:rPr>
                  <w:rFonts w:ascii="Cambria Math" w:hAnsi="Cambria Math"/>
                  <w:i/>
                </w:rPr>
              </w:ins>
            </m:ctrlPr>
          </m:dPr>
          <m:e>
            <m:sSub>
              <m:sSubPr>
                <m:ctrlPr>
                  <w:ins w:id="474" w:author="dugalh" w:date="2018-06-15T09:28:00Z">
                    <w:rPr>
                      <w:rFonts w:ascii="Cambria Math" w:hAnsi="Cambria Math"/>
                      <w:i/>
                    </w:rPr>
                  </w:ins>
                </m:ctrlPr>
              </m:sSubPr>
              <m:e>
                <m:r>
                  <w:ins w:id="475" w:author="dugalh" w:date="2018-06-15T09:28:00Z">
                    <w:rPr>
                      <w:rFonts w:ascii="Cambria Math" w:hAnsi="Cambria Math"/>
                    </w:rPr>
                    <m:t>X</m:t>
                  </w:ins>
                </m:r>
              </m:e>
              <m:sub>
                <m:r>
                  <w:ins w:id="476" w:author="dugalh" w:date="2018-06-15T09:28:00Z">
                    <w:rPr>
                      <w:rFonts w:ascii="Cambria Math" w:hAnsi="Cambria Math"/>
                    </w:rPr>
                    <m:t>j</m:t>
                  </w:ins>
                </m:r>
              </m:sub>
            </m:sSub>
            <m:r>
              <w:ins w:id="477" w:author="dugalh" w:date="2018-06-15T09:28:00Z">
                <w:rPr>
                  <w:rFonts w:ascii="Cambria Math" w:hAnsi="Cambria Math"/>
                </w:rPr>
                <m:t>,Y</m:t>
              </w:ins>
            </m:r>
          </m:e>
        </m:d>
      </m:oMath>
      <w:ins w:id="478" w:author="dugalh" w:date="2018-06-15T09:26:00Z">
        <w:r>
          <w:t xml:space="preserve"> </w:t>
        </w:r>
      </w:ins>
      <w:ins w:id="479" w:author="dugalh" w:date="2018-06-15T09:27:00Z">
        <w:r>
          <w:t xml:space="preserve">is the </w:t>
        </w:r>
      </w:ins>
      <w:ins w:id="480" w:author="dugalh" w:date="2018-06-16T14:55:00Z">
        <w:r w:rsidR="00BA0ED5">
          <w:t xml:space="preserve">MI or naïve Bayes </w:t>
        </w:r>
      </w:ins>
      <w:ins w:id="481" w:author="dugalh" w:date="2018-06-15T09:27:00Z">
        <w:r>
          <w:t xml:space="preserve">feature relevance </w:t>
        </w:r>
      </w:ins>
      <w:ins w:id="482" w:author="dugalh" w:date="2018-06-15T09:29:00Z">
        <w:r w:rsidR="00FF2E94">
          <w:t>mea</w:t>
        </w:r>
      </w:ins>
      <w:ins w:id="483" w:author="dugalh" w:date="2018-06-16T14:55:00Z">
        <w:r w:rsidR="00BA0ED5">
          <w:t>s</w:t>
        </w:r>
      </w:ins>
      <w:ins w:id="484" w:author="dugalh" w:date="2018-06-15T09:29:00Z">
        <w:r w:rsidR="00FF2E94">
          <w:t>ure</w:t>
        </w:r>
      </w:ins>
      <w:ins w:id="485" w:author="dugalh" w:date="2018-06-15T09:28:00Z">
        <w:r>
          <w:t xml:space="preserve"> for feature</w:t>
        </w:r>
      </w:ins>
      <w:ins w:id="486" w:author="dugalh" w:date="2018-06-15T09:27:00Z">
        <w:r>
          <w:t xml:space="preserve"> </w:t>
        </w:r>
      </w:ins>
      <m:oMath>
        <m:sSub>
          <m:sSubPr>
            <m:ctrlPr>
              <w:ins w:id="487" w:author="dugalh" w:date="2018-06-15T09:25:00Z">
                <w:rPr>
                  <w:rFonts w:ascii="Cambria Math" w:hAnsi="Cambria Math"/>
                  <w:i/>
                </w:rPr>
              </w:ins>
            </m:ctrlPr>
          </m:sSubPr>
          <m:e>
            <m:r>
              <w:ins w:id="488" w:author="dugalh" w:date="2018-06-15T09:25:00Z">
                <w:rPr>
                  <w:rFonts w:ascii="Cambria Math" w:hAnsi="Cambria Math"/>
                </w:rPr>
                <m:t>X</m:t>
              </w:ins>
            </m:r>
          </m:e>
          <m:sub>
            <m:r>
              <w:ins w:id="489" w:author="dugalh" w:date="2018-06-15T09:25:00Z">
                <w:rPr>
                  <w:rFonts w:ascii="Cambria Math" w:hAnsi="Cambria Math"/>
                </w:rPr>
                <m:t>j</m:t>
              </w:ins>
            </m:r>
          </m:sub>
        </m:sSub>
      </m:oMath>
      <w:ins w:id="490" w:author="dugalh" w:date="2018-06-15T09:25:00Z">
        <w:r>
          <w:t xml:space="preserve"> </w:t>
        </w:r>
      </w:ins>
      <w:ins w:id="491" w:author="dugalh" w:date="2018-06-15T09:28:00Z">
        <w:r>
          <w:t xml:space="preserve">and class labels </w:t>
        </w:r>
        <m:oMath>
          <m:r>
            <w:rPr>
              <w:rFonts w:ascii="Cambria Math" w:hAnsi="Cambria Math"/>
            </w:rPr>
            <m:t>Y</m:t>
          </m:r>
        </m:oMath>
        <w:r>
          <w:t>.</w:t>
        </w:r>
      </w:ins>
      <w:ins w:id="492" w:author="dugalh" w:date="2018-06-15T09:29:00Z">
        <w:r>
          <w:t xml:space="preserve">  </w:t>
        </w:r>
      </w:ins>
      <w:ins w:id="493" w:author="dugalh" w:date="2018-06-15T12:37:00Z">
        <w:r w:rsidR="00DB78F8">
          <w:t>Once</w:t>
        </w:r>
      </w:ins>
      <w:ins w:id="494" w:author="dugalh" w:date="2018-06-15T10:15:00Z">
        <w:r w:rsidR="0005717F">
          <w:t xml:space="preserve"> the clusters </w:t>
        </w:r>
      </w:ins>
      <w:ins w:id="495" w:author="dugalh" w:date="2018-06-15T12:37:00Z">
        <w:r w:rsidR="004A208F">
          <w:t xml:space="preserve">of </w:t>
        </w:r>
      </w:ins>
      <w:ins w:id="496" w:author="dugalh" w:date="2018-06-15T10:16:00Z">
        <w:r w:rsidR="0005717F">
          <w:t xml:space="preserve">similarly relevant features </w:t>
        </w:r>
      </w:ins>
      <w:ins w:id="497" w:author="dugalh" w:date="2018-06-15T10:15:00Z">
        <w:r w:rsidR="0005717F">
          <w:t>have been ranked according to their importance measures, single feat</w:t>
        </w:r>
      </w:ins>
      <w:ins w:id="498" w:author="dugalh" w:date="2018-06-15T10:16:00Z">
        <w:r w:rsidR="0005717F">
          <w:t xml:space="preserve">ures </w:t>
        </w:r>
      </w:ins>
      <w:ins w:id="499" w:author="dugalh" w:date="2018-06-15T10:17:00Z">
        <w:r w:rsidR="0005717F">
          <w:t>may be</w:t>
        </w:r>
      </w:ins>
      <w:ins w:id="500" w:author="dugalh" w:date="2018-06-15T10:16:00Z">
        <w:r w:rsidR="0005717F">
          <w:t xml:space="preserve"> selected from the best clusters using an automatic </w:t>
        </w:r>
      </w:ins>
      <w:ins w:id="501" w:author="dugalh" w:date="2018-06-15T16:20:00Z">
        <w:r w:rsidR="00CD05BA">
          <w:t xml:space="preserve">procedure </w:t>
        </w:r>
      </w:ins>
      <w:ins w:id="502" w:author="dugalh" w:date="2018-06-15T10:17:00Z">
        <w:r w:rsidR="0005717F">
          <w:t xml:space="preserve">or </w:t>
        </w:r>
      </w:ins>
      <w:ins w:id="503" w:author="dugalh" w:date="2018-06-15T16:20:00Z">
        <w:r w:rsidR="00CD05BA">
          <w:t xml:space="preserve">by </w:t>
        </w:r>
      </w:ins>
      <w:ins w:id="504" w:author="dugalh" w:date="2018-06-15T16:19:00Z">
        <w:r w:rsidR="00CD05BA">
          <w:t>user</w:t>
        </w:r>
      </w:ins>
      <w:ins w:id="505" w:author="dugalh" w:date="2018-06-15T16:20:00Z">
        <w:r w:rsidR="00CD05BA">
          <w:t>,</w:t>
        </w:r>
      </w:ins>
      <w:ins w:id="506" w:author="dugalh" w:date="2018-06-15T10:17:00Z">
        <w:r w:rsidR="0005717F">
          <w:t xml:space="preserve"> </w:t>
        </w:r>
      </w:ins>
      <w:ins w:id="507" w:author="dugalh" w:date="2018-06-15T10:18:00Z">
        <w:r w:rsidR="0005717F">
          <w:t>tak</w:t>
        </w:r>
      </w:ins>
      <w:ins w:id="508" w:author="dugalh" w:date="2018-06-15T16:20:00Z">
        <w:r w:rsidR="00CD05BA">
          <w:t>ing</w:t>
        </w:r>
      </w:ins>
      <w:ins w:id="509" w:author="dugalh" w:date="2018-06-15T10:18:00Z">
        <w:r w:rsidR="0005717F">
          <w:t xml:space="preserve"> measurement cost and computation time into account</w:t>
        </w:r>
      </w:ins>
      <w:ins w:id="510" w:author="dugalh" w:date="2018-06-15T10:15:00Z">
        <w:r w:rsidR="0005717F">
          <w:t xml:space="preserve">.  </w:t>
        </w:r>
      </w:ins>
      <w:ins w:id="511" w:author="dugalh" w:date="2018-06-15T09:31:00Z">
        <w:r w:rsidR="00FF2E94">
          <w:t xml:space="preserve">For automatic feature selection, the feature </w:t>
        </w:r>
      </w:ins>
      <w:ins w:id="512" w:author="dugalh" w:date="2018-06-15T09:35:00Z">
        <w:r w:rsidR="00FF2E94">
          <w:t>with the maximum relevance measure</w:t>
        </w:r>
      </w:ins>
      <w:ins w:id="513" w:author="dugalh" w:date="2018-06-15T09:36:00Z">
        <w:r w:rsidR="00FF2E94">
          <w:t xml:space="preserve"> is selected</w:t>
        </w:r>
      </w:ins>
      <w:ins w:id="514" w:author="dugalh" w:date="2018-06-15T10:18:00Z">
        <w:r w:rsidR="0005717F">
          <w:t xml:space="preserve"> from </w:t>
        </w:r>
      </w:ins>
      <w:ins w:id="515" w:author="dugalh" w:date="2018-06-15T10:19:00Z">
        <w:r w:rsidR="0005717F">
          <w:t xml:space="preserve">each of the </w:t>
        </w:r>
        <w:r w:rsidR="0005717F" w:rsidRPr="0005717F">
          <w:rPr>
            <w:i/>
          </w:rPr>
          <w:t>N</w:t>
        </w:r>
        <w:r w:rsidR="0005717F">
          <w:t xml:space="preserve"> best clusters</w:t>
        </w:r>
      </w:ins>
      <w:ins w:id="516" w:author="dugalh" w:date="2018-06-15T09:36:00Z">
        <w:r w:rsidR="00FF2E94">
          <w:t>.  Whe</w:t>
        </w:r>
      </w:ins>
      <w:ins w:id="517" w:author="dugalh" w:date="2018-06-15T09:38:00Z">
        <w:r w:rsidR="00FF2E94">
          <w:t>n</w:t>
        </w:r>
      </w:ins>
      <w:ins w:id="518" w:author="dugalh" w:date="2018-06-15T09:36:00Z">
        <w:r w:rsidR="00FF2E94">
          <w:t xml:space="preserve"> </w:t>
        </w:r>
      </w:ins>
      <w:ins w:id="519" w:author="dugalh" w:date="2018-06-15T09:45:00Z">
        <w:r w:rsidR="00C029FD">
          <w:t xml:space="preserve">factors of </w:t>
        </w:r>
      </w:ins>
      <w:ins w:id="520" w:author="dugalh" w:date="2018-06-15T09:36:00Z">
        <w:r w:rsidR="00FF2E94">
          <w:t>measurement cost or computation time</w:t>
        </w:r>
      </w:ins>
      <w:ins w:id="521" w:author="dugalh" w:date="2018-06-15T09:45:00Z">
        <w:r w:rsidR="00C029FD">
          <w:t xml:space="preserve"> require consideration, the user should </w:t>
        </w:r>
      </w:ins>
      <w:ins w:id="522" w:author="dugalh" w:date="2018-06-15T10:17:00Z">
        <w:r w:rsidR="0005717F">
          <w:t>hand select</w:t>
        </w:r>
      </w:ins>
      <w:ins w:id="523" w:author="dugalh" w:date="2018-06-15T10:14:00Z">
        <w:r w:rsidR="0005717F">
          <w:t xml:space="preserve"> </w:t>
        </w:r>
      </w:ins>
      <w:ins w:id="524" w:author="dugalh" w:date="2018-06-15T10:17:00Z">
        <w:r w:rsidR="0005717F">
          <w:t>features</w:t>
        </w:r>
      </w:ins>
      <w:ins w:id="525" w:author="dugalh" w:date="2018-06-15T10:18:00Z">
        <w:r w:rsidR="0005717F">
          <w:t xml:space="preserve"> </w:t>
        </w:r>
      </w:ins>
      <w:ins w:id="526" w:author="dugalh" w:date="2018-06-15T10:19:00Z">
        <w:r w:rsidR="0005717F">
          <w:t>minimising these costs</w:t>
        </w:r>
      </w:ins>
      <w:ins w:id="527" w:author="dugalh" w:date="2018-06-15T10:20:00Z">
        <w:r w:rsidR="0005717F">
          <w:t xml:space="preserve"> from the </w:t>
        </w:r>
        <w:r w:rsidR="0005717F" w:rsidRPr="0005717F">
          <w:rPr>
            <w:i/>
          </w:rPr>
          <w:t>N</w:t>
        </w:r>
        <w:r w:rsidR="0005717F">
          <w:t xml:space="preserve"> best clusters</w:t>
        </w:r>
      </w:ins>
      <w:ins w:id="528" w:author="dugalh" w:date="2018-06-15T10:14:00Z">
        <w:r w:rsidR="0005717F">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529" w:name="_Ref453592367"/>
      <w:bookmarkStart w:id="530" w:name="_Ref464223017"/>
      <w:r>
        <w:t xml:space="preserve">Data </w:t>
      </w:r>
      <w:bookmarkEnd w:id="529"/>
      <w:r w:rsidR="004D3E92">
        <w:t>Sets</w:t>
      </w:r>
      <w:bookmarkEnd w:id="530"/>
    </w:p>
    <w:p w14:paraId="1B704381" w14:textId="0FBF393C"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4D360A">
        <w:t xml:space="preserve">Table </w:t>
      </w:r>
      <w:r w:rsidR="004D360A">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lastRenderedPageBreak/>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lastRenderedPageBreak/>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531" w:name="_Ref463953775"/>
      <w:r w:rsidR="00851D86">
        <w:t xml:space="preserve">Table </w:t>
      </w:r>
      <w:r w:rsidR="00851D86">
        <w:fldChar w:fldCharType="begin"/>
      </w:r>
      <w:r w:rsidR="00851D86">
        <w:instrText xml:space="preserve"> SEQ Table \* ARABIC </w:instrText>
      </w:r>
      <w:r w:rsidR="00851D86">
        <w:fldChar w:fldCharType="separate"/>
      </w:r>
      <w:r w:rsidR="004D360A">
        <w:rPr>
          <w:noProof/>
        </w:rPr>
        <w:t>1</w:t>
      </w:r>
      <w:r w:rsidR="00851D86">
        <w:fldChar w:fldCharType="end"/>
      </w:r>
      <w:bookmarkEnd w:id="531"/>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commentRangeStart w:id="532"/>
      <w:commentRangeStart w:id="533"/>
      <w:r>
        <w:t>Evaluation</w:t>
      </w:r>
      <w:commentRangeEnd w:id="532"/>
      <w:r w:rsidR="00D57DC4">
        <w:rPr>
          <w:rStyle w:val="CommentReference"/>
          <w:rFonts w:cs="Times New Roman"/>
          <w:b w:val="0"/>
          <w:bCs w:val="0"/>
          <w:i w:val="0"/>
          <w:iCs w:val="0"/>
        </w:rPr>
        <w:commentReference w:id="532"/>
      </w:r>
      <w:commentRangeEnd w:id="533"/>
      <w:r w:rsidR="00A3122A">
        <w:rPr>
          <w:rStyle w:val="CommentReference"/>
          <w:rFonts w:cs="Times New Roman"/>
          <w:b w:val="0"/>
          <w:bCs w:val="0"/>
          <w:i w:val="0"/>
          <w:iCs w:val="0"/>
        </w:rPr>
        <w:commentReference w:id="533"/>
      </w:r>
    </w:p>
    <w:p w14:paraId="12406F29" w14:textId="2D8F660D" w:rsidR="00B60BB2" w:rsidRDefault="00422B73" w:rsidP="00C43DA8">
      <w:pPr>
        <w:pStyle w:val="Paragraph"/>
        <w:rPr>
          <w:ins w:id="534"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535"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536" w:author="dugalh" w:date="2018-06-14T13:36:00Z"/>
        </w:rPr>
      </w:pPr>
    </w:p>
    <w:p w14:paraId="5B90A772" w14:textId="4B5938FB" w:rsidR="007C372B" w:rsidRPr="007C372B" w:rsidDel="007C372B" w:rsidRDefault="007C372B" w:rsidP="00693261">
      <w:pPr>
        <w:pStyle w:val="Newparagraph"/>
        <w:rPr>
          <w:del w:id="537" w:author="dugalh" w:date="2018-06-14T13:45:00Z"/>
        </w:rPr>
      </w:pPr>
      <w:commentRangeStart w:id="538"/>
      <w:ins w:id="539" w:author="dugalh" w:date="2018-06-14T13:36:00Z">
        <w:r>
          <w:lastRenderedPageBreak/>
          <w:t>In addition to the ranking, FS and BE approaches,</w:t>
        </w:r>
      </w:ins>
      <w:ins w:id="540" w:author="dugalh" w:date="2018-06-14T13:40:00Z">
        <w:r>
          <w:t xml:space="preserve"> </w:t>
        </w:r>
      </w:ins>
      <w:ins w:id="541" w:author="dugalh" w:date="2018-06-14T13:42:00Z">
        <w:r>
          <w:t xml:space="preserve">two </w:t>
        </w:r>
      </w:ins>
      <w:ins w:id="542" w:author="dugalh" w:date="2018-06-14T13:45:00Z">
        <w:r>
          <w:t>competing</w:t>
        </w:r>
      </w:ins>
      <w:ins w:id="543" w:author="dugalh" w:date="2018-06-14T13:43:00Z">
        <w:r>
          <w:t xml:space="preserve"> feature selection </w:t>
        </w:r>
      </w:ins>
      <w:ins w:id="544" w:author="dugalh" w:date="2018-06-14T19:26:00Z">
        <w:r w:rsidR="00805887">
          <w:t>approaches</w:t>
        </w:r>
      </w:ins>
      <w:ins w:id="545" w:author="dugalh" w:date="2018-06-14T13:43:00Z">
        <w:r>
          <w:t xml:space="preserve">, </w:t>
        </w:r>
      </w:ins>
      <w:ins w:id="546" w:author="dugalh" w:date="2018-06-14T14:09:00Z">
        <w:r w:rsidR="001F4D27">
          <w:t xml:space="preserve">JMI and </w:t>
        </w:r>
      </w:ins>
      <w:ins w:id="547" w:author="dugalh" w:date="2018-06-16T15:01:00Z">
        <w:r w:rsidR="00FA7203">
          <w:t>maximum</w:t>
        </w:r>
        <w:r w:rsidR="00FA7203">
          <w:t xml:space="preserve"> </w:t>
        </w:r>
        <w:r w:rsidR="00FA7203">
          <w:t>relevance</w:t>
        </w:r>
        <w:r w:rsidR="00FA7203">
          <w:t xml:space="preserve"> </w:t>
        </w:r>
      </w:ins>
      <w:ins w:id="548" w:author="dugalh" w:date="2018-06-16T14:57:00Z">
        <w:r w:rsidR="00BA0ED5">
          <w:t>m</w:t>
        </w:r>
      </w:ins>
      <w:ins w:id="549" w:author="dugalh" w:date="2018-06-14T14:09:00Z">
        <w:r w:rsidR="001F4D27">
          <w:t>i</w:t>
        </w:r>
      </w:ins>
      <w:ins w:id="550" w:author="dugalh" w:date="2018-06-16T14:57:00Z">
        <w:r w:rsidR="00BA0ED5">
          <w:t>n</w:t>
        </w:r>
      </w:ins>
      <w:ins w:id="551" w:author="dugalh" w:date="2018-06-14T14:09:00Z">
        <w:r w:rsidR="001F4D27">
          <w:t>imum</w:t>
        </w:r>
      </w:ins>
      <w:ins w:id="552" w:author="dugalh" w:date="2018-06-16T15:01:00Z">
        <w:r w:rsidR="00FA7203">
          <w:t xml:space="preserve"> </w:t>
        </w:r>
      </w:ins>
      <w:ins w:id="553" w:author="dugalh" w:date="2018-06-16T14:58:00Z">
        <w:r w:rsidR="00BA0ED5">
          <w:t>r</w:t>
        </w:r>
      </w:ins>
      <w:ins w:id="554" w:author="dugalh" w:date="2018-06-14T14:09:00Z">
        <w:r w:rsidR="001F4D27">
          <w:t>edundancy (mRMR)</w:t>
        </w:r>
      </w:ins>
      <w:ins w:id="555" w:author="dugalh" w:date="2018-06-14T14:10:00Z">
        <w:r w:rsidR="001F4D27">
          <w:t>,</w:t>
        </w:r>
      </w:ins>
      <w:ins w:id="556" w:author="dugalh" w:date="2018-06-16T14:57:00Z">
        <w:r w:rsidR="00BA0ED5">
          <w:t xml:space="preserve"> </w:t>
        </w:r>
      </w:ins>
      <w:ins w:id="557" w:author="dugalh" w:date="2018-06-14T13:43:00Z">
        <w:r>
          <w:t xml:space="preserve">were </w:t>
        </w:r>
      </w:ins>
      <w:ins w:id="558" w:author="dugalh" w:date="2018-06-14T14:13:00Z">
        <w:r w:rsidR="001F4D27">
          <w:t>included in our study to represent the ‘state of the art’ performance</w:t>
        </w:r>
      </w:ins>
      <w:ins w:id="559" w:author="dugalh" w:date="2018-06-14T14:14:00Z">
        <w:r w:rsidR="001F4D27">
          <w:t>.</w:t>
        </w:r>
      </w:ins>
      <w:ins w:id="560" w:author="dugalh" w:date="2018-06-14T13:43:00Z">
        <w:r>
          <w:t xml:space="preserve"> </w:t>
        </w:r>
      </w:ins>
      <w:ins w:id="561" w:author="dugalh" w:date="2018-06-14T13:40:00Z">
        <w:r>
          <w:t xml:space="preserve"> </w:t>
        </w:r>
      </w:ins>
      <w:commentRangeEnd w:id="538"/>
      <w:ins w:id="562" w:author="dugalh" w:date="2018-06-17T15:13:00Z">
        <w:r w:rsidR="00A3122A">
          <w:rPr>
            <w:rStyle w:val="CommentReference"/>
          </w:rPr>
          <w:commentReference w:id="538"/>
        </w:r>
      </w:ins>
    </w:p>
    <w:p w14:paraId="4621BEF9" w14:textId="6E362060" w:rsidR="0007269E" w:rsidDel="007C372B" w:rsidRDefault="0007269E" w:rsidP="00693261">
      <w:pPr>
        <w:pStyle w:val="Newparagraph"/>
        <w:rPr>
          <w:del w:id="563"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564"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565"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566"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D57DC4"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567" w:author="dugalh" w:date="2018-06-11T12:02:00Z">
                        <m:rPr>
                          <m:sty m:val="p"/>
                        </m:rPr>
                        <w:rPr>
                          <w:rFonts w:ascii="Cambria Math" w:hAnsi="Cambria Math"/>
                        </w:rPr>
                        <m:t>jmi</m:t>
                      </w:del>
                    </m:r>
                    <m:r>
                      <w:ins w:id="568"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569" w:author="dugalh" w:date="2018-06-15T10:22:00Z">
              <w:r w:rsidR="004D360A">
                <w:rPr>
                  <w:noProof/>
                </w:rPr>
                <w:t>5</w:t>
              </w:r>
            </w:ins>
            <w:del w:id="570" w:author="dugalh" w:date="2018-06-11T18:06:00Z">
              <w:r w:rsidR="00A7454A" w:rsidDel="00752CB1">
                <w:rPr>
                  <w:noProof/>
                </w:rPr>
                <w:delText>2</w:delText>
              </w:r>
            </w:del>
            <w:r>
              <w:fldChar w:fldCharType="end"/>
            </w:r>
            <w:r w:rsidRPr="003B5532">
              <w:t>)</w:t>
            </w:r>
          </w:p>
        </w:tc>
      </w:tr>
    </w:tbl>
    <w:p w14:paraId="2D854D4D" w14:textId="5EBDFD5B"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571" w:author="dugalh" w:date="2018-06-14T13:52:00Z" w:name="move516747660"/>
      <w:moveFrom w:id="572"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571"/>
    </w:p>
    <w:p w14:paraId="2D8B4D2D" w14:textId="77777777" w:rsidR="00BB26B2" w:rsidRDefault="00BB26B2" w:rsidP="00C43DA8">
      <w:pPr>
        <w:pStyle w:val="Newparagraph"/>
        <w:rPr>
          <w:ins w:id="573" w:author="dugalh" w:date="2018-06-12T17:49:00Z"/>
        </w:rPr>
      </w:pPr>
    </w:p>
    <w:p w14:paraId="0391D7EB" w14:textId="75026BE9" w:rsidR="00422B73" w:rsidRDefault="00613F66" w:rsidP="00C43DA8">
      <w:pPr>
        <w:pStyle w:val="Newparagraph"/>
        <w:rPr>
          <w:ins w:id="574" w:author="dugalh" w:date="2018-06-13T16:21:00Z"/>
        </w:rPr>
      </w:pPr>
      <w:r>
        <w:t xml:space="preserve">  </w:t>
      </w:r>
      <w:ins w:id="575" w:author="dugalh" w:date="2018-06-14T13:46:00Z">
        <w:r w:rsidR="00673B3D">
          <w:t xml:space="preserve">The </w:t>
        </w:r>
      </w:ins>
      <w:ins w:id="576" w:author="dugalh" w:date="2018-06-14T14:16:00Z">
        <w:r w:rsidR="001F4D27">
          <w:t xml:space="preserve">popular </w:t>
        </w:r>
      </w:ins>
      <w:ins w:id="577" w:author="dugalh" w:date="2018-06-14T13:47:00Z">
        <w:r w:rsidR="00673B3D">
          <w:t xml:space="preserve">mRMR </w:t>
        </w:r>
      </w:ins>
      <w:ins w:id="578" w:author="dugalh" w:date="2018-06-13T16:24:00Z">
        <w:r w:rsidR="00A624C1">
          <w:t>criterion</w:t>
        </w:r>
      </w:ins>
      <w:ins w:id="579" w:author="dugalh" w:date="2018-06-14T13:47:00Z">
        <w:r w:rsidR="00673B3D">
          <w:t>,</w:t>
        </w:r>
      </w:ins>
      <w:ins w:id="580" w:author="dugalh" w:date="2018-06-13T16:24:00Z">
        <w:r w:rsidR="00A624C1">
          <w:t xml:space="preserve"> introduced by </w:t>
        </w:r>
      </w:ins>
      <w:ins w:id="581" w:author="dugalh" w:date="2018-06-13T16:25:00Z">
        <w:r w:rsidR="00A624C1">
          <w:fldChar w:fldCharType="begin" w:fldLock="1"/>
        </w:r>
      </w:ins>
      <w:r w:rsidR="002E01D3">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plainTextFormattedCitation":"(Peng, Long, and Ding 2005)","previouslyFormattedCitation":"(Peng, Long, and Ding 2005)"},"properties":{"noteIndex":0},"schema":"https://github.com/citation-style-language/schema/raw/master/csl-citation.json"}</w:instrText>
      </w:r>
      <w:r w:rsidR="00A624C1">
        <w:fldChar w:fldCharType="separate"/>
      </w:r>
      <w:r w:rsidR="00A624C1" w:rsidRPr="00A624C1">
        <w:rPr>
          <w:noProof/>
        </w:rPr>
        <w:t>(Peng, Long, and Ding 2005)</w:t>
      </w:r>
      <w:ins w:id="582" w:author="dugalh" w:date="2018-06-13T16:25:00Z">
        <w:r w:rsidR="00A624C1">
          <w:fldChar w:fldCharType="end"/>
        </w:r>
        <w:r w:rsidR="00A624C1">
          <w:t xml:space="preserve"> </w:t>
        </w:r>
      </w:ins>
      <w:ins w:id="583" w:author="dugalh" w:date="2018-06-14T14:11:00Z">
        <w:r w:rsidR="001F4D27">
          <w:t xml:space="preserve">expresses the </w:t>
        </w:r>
      </w:ins>
      <w:ins w:id="584" w:author="dugalh" w:date="2018-06-14T14:10:00Z">
        <w:r w:rsidR="001F4D27">
          <w:t>trade</w:t>
        </w:r>
      </w:ins>
      <w:ins w:id="585" w:author="dugalh" w:date="2018-06-14T14:11:00Z">
        <w:r w:rsidR="001F4D27">
          <w:t>-off</w:t>
        </w:r>
      </w:ins>
      <w:ins w:id="586" w:author="dugalh" w:date="2018-06-14T14:10:00Z">
        <w:r w:rsidR="001F4D27">
          <w:t xml:space="preserve"> </w:t>
        </w:r>
      </w:ins>
      <w:ins w:id="587" w:author="dugalh" w:date="2018-06-14T14:11:00Z">
        <w:r w:rsidR="001F4D27">
          <w:t xml:space="preserve">between </w:t>
        </w:r>
      </w:ins>
      <w:ins w:id="588" w:author="dugalh" w:date="2018-06-14T14:10:00Z">
        <w:r w:rsidR="001F4D27">
          <w:t xml:space="preserve">feature relevance </w:t>
        </w:r>
      </w:ins>
      <w:ins w:id="589" w:author="dugalh" w:date="2018-06-14T14:11:00Z">
        <w:r w:rsidR="001F4D27">
          <w:t>and redundancy using mutual information measures</w:t>
        </w:r>
      </w:ins>
      <w:ins w:id="590" w:author="dugalh" w:date="2018-06-13T16:23:00Z">
        <w:r w:rsidR="00A624C1">
          <w:t>.</w:t>
        </w:r>
      </w:ins>
      <w:ins w:id="591" w:author="dugalh" w:date="2018-06-13T16:25:00Z">
        <w:r w:rsidR="00A624C1">
          <w:t xml:space="preserve"> </w:t>
        </w:r>
      </w:ins>
      <w:ins w:id="592" w:author="dugalh" w:date="2018-06-13T16:23:00Z">
        <w:r w:rsidR="00A624C1">
          <w:t xml:space="preserve">The mRMR measure for </w:t>
        </w:r>
      </w:ins>
      <w:ins w:id="593" w:author="dugalh" w:date="2018-06-14T13:58:00Z">
        <w:r w:rsidR="00C90278">
          <w:t xml:space="preserve">candidate </w:t>
        </w:r>
      </w:ins>
      <w:ins w:id="594"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595" w:author="dugalh" w:date="2018-06-13T16:21:00Z"/>
        </w:trPr>
        <w:tc>
          <w:tcPr>
            <w:tcW w:w="4725" w:type="pct"/>
            <w:vAlign w:val="center"/>
          </w:tcPr>
          <w:p w14:paraId="2C032A56" w14:textId="0D804F65" w:rsidR="00ED0D3E" w:rsidRPr="00C43DA8" w:rsidRDefault="00ED0D3E" w:rsidP="00D63165">
            <w:pPr>
              <w:pStyle w:val="Displayedequation"/>
              <w:rPr>
                <w:ins w:id="596" w:author="dugalh" w:date="2018-06-13T16:21:00Z"/>
              </w:rPr>
            </w:pPr>
            <m:oMathPara>
              <m:oMathParaPr>
                <m:jc m:val="center"/>
              </m:oMathParaPr>
              <m:oMath>
                <m:sSub>
                  <m:sSubPr>
                    <m:ctrlPr>
                      <w:ins w:id="597" w:author="dugalh" w:date="2018-06-13T16:21:00Z">
                        <w:rPr>
                          <w:rFonts w:ascii="Cambria Math" w:hAnsi="Cambria Math"/>
                        </w:rPr>
                      </w:ins>
                    </m:ctrlPr>
                  </m:sSubPr>
                  <m:e>
                    <m:r>
                      <w:ins w:id="598" w:author="dugalh" w:date="2018-06-13T16:21:00Z">
                        <w:rPr>
                          <w:rFonts w:ascii="Cambria Math" w:hAnsi="Cambria Math"/>
                        </w:rPr>
                        <m:t>J</m:t>
                      </w:ins>
                    </m:r>
                  </m:e>
                  <m:sub>
                    <m:r>
                      <w:ins w:id="599" w:author="dugalh" w:date="2018-06-13T16:21:00Z">
                        <w:rPr>
                          <w:rFonts w:ascii="Cambria Math" w:hAnsi="Cambria Math"/>
                        </w:rPr>
                        <m:t>mRMR</m:t>
                      </w:ins>
                    </m:r>
                  </m:sub>
                </m:sSub>
                <m:d>
                  <m:dPr>
                    <m:ctrlPr>
                      <w:ins w:id="600" w:author="dugalh" w:date="2018-06-13T16:21:00Z">
                        <w:rPr>
                          <w:rFonts w:ascii="Cambria Math" w:hAnsi="Cambria Math"/>
                        </w:rPr>
                      </w:ins>
                    </m:ctrlPr>
                  </m:dPr>
                  <m:e>
                    <m:sSub>
                      <m:sSubPr>
                        <m:ctrlPr>
                          <w:ins w:id="601" w:author="dugalh" w:date="2018-06-13T16:21:00Z">
                            <w:rPr>
                              <w:rFonts w:ascii="Cambria Math" w:hAnsi="Cambria Math"/>
                            </w:rPr>
                          </w:ins>
                        </m:ctrlPr>
                      </m:sSubPr>
                      <m:e>
                        <m:r>
                          <w:ins w:id="602" w:author="dugalh" w:date="2018-06-13T16:21:00Z">
                            <w:rPr>
                              <w:rFonts w:ascii="Cambria Math" w:hAnsi="Cambria Math"/>
                            </w:rPr>
                            <m:t>X</m:t>
                          </w:ins>
                        </m:r>
                      </m:e>
                      <m:sub>
                        <m:r>
                          <w:ins w:id="603" w:author="dugalh" w:date="2018-06-13T16:21:00Z">
                            <w:rPr>
                              <w:rFonts w:ascii="Cambria Math" w:hAnsi="Cambria Math"/>
                            </w:rPr>
                            <m:t>k</m:t>
                          </w:ins>
                        </m:r>
                      </m:sub>
                    </m:sSub>
                  </m:e>
                </m:d>
                <m:r>
                  <w:ins w:id="604" w:author="dugalh" w:date="2018-06-13T16:21:00Z">
                    <m:rPr>
                      <m:sty m:val="p"/>
                    </m:rPr>
                    <w:rPr>
                      <w:rFonts w:ascii="Cambria Math" w:hAnsi="Cambria Math"/>
                    </w:rPr>
                    <m:t>=</m:t>
                  </w:ins>
                </m:r>
                <m:r>
                  <w:ins w:id="605" w:author="dugalh" w:date="2018-06-13T16:21:00Z">
                    <w:rPr>
                      <w:rFonts w:ascii="Cambria Math" w:hAnsi="Cambria Math"/>
                    </w:rPr>
                    <m:t>I</m:t>
                  </w:ins>
                </m:r>
                <m:d>
                  <m:dPr>
                    <m:ctrlPr>
                      <w:ins w:id="606" w:author="dugalh" w:date="2018-06-13T16:21:00Z">
                        <w:rPr>
                          <w:rFonts w:ascii="Cambria Math" w:hAnsi="Cambria Math"/>
                        </w:rPr>
                      </w:ins>
                    </m:ctrlPr>
                  </m:dPr>
                  <m:e>
                    <m:sSub>
                      <m:sSubPr>
                        <m:ctrlPr>
                          <w:ins w:id="607" w:author="dugalh" w:date="2018-06-13T16:21:00Z">
                            <w:rPr>
                              <w:rFonts w:ascii="Cambria Math" w:hAnsi="Cambria Math"/>
                            </w:rPr>
                          </w:ins>
                        </m:ctrlPr>
                      </m:sSubPr>
                      <m:e>
                        <m:r>
                          <w:ins w:id="608" w:author="dugalh" w:date="2018-06-13T16:21:00Z">
                            <w:rPr>
                              <w:rFonts w:ascii="Cambria Math" w:hAnsi="Cambria Math"/>
                            </w:rPr>
                            <m:t>X</m:t>
                          </w:ins>
                        </m:r>
                      </m:e>
                      <m:sub>
                        <m:r>
                          <w:ins w:id="609" w:author="dugalh" w:date="2018-06-13T16:21:00Z">
                            <w:rPr>
                              <w:rFonts w:ascii="Cambria Math" w:hAnsi="Cambria Math"/>
                            </w:rPr>
                            <m:t>k</m:t>
                          </w:ins>
                        </m:r>
                      </m:sub>
                    </m:sSub>
                    <m:r>
                      <w:ins w:id="610" w:author="dugalh" w:date="2018-06-13T16:21:00Z">
                        <m:rPr>
                          <m:sty m:val="p"/>
                        </m:rPr>
                        <w:rPr>
                          <w:rFonts w:ascii="Cambria Math" w:hAnsi="Cambria Math"/>
                        </w:rPr>
                        <m:t>;</m:t>
                      </w:ins>
                    </m:r>
                    <m:r>
                      <w:ins w:id="611" w:author="dugalh" w:date="2018-06-13T16:21:00Z">
                        <w:rPr>
                          <w:rFonts w:ascii="Cambria Math" w:hAnsi="Cambria Math"/>
                        </w:rPr>
                        <m:t>Y</m:t>
                      </w:ins>
                    </m:r>
                  </m:e>
                </m:d>
                <m:r>
                  <w:ins w:id="612" w:author="dugalh" w:date="2018-06-13T16:21:00Z">
                    <m:rPr>
                      <m:sty m:val="p"/>
                    </m:rPr>
                    <w:rPr>
                      <w:rFonts w:ascii="Cambria Math" w:hAnsi="Cambria Math"/>
                    </w:rPr>
                    <m:t>-</m:t>
                  </w:ins>
                </m:r>
                <m:f>
                  <m:fPr>
                    <m:ctrlPr>
                      <w:ins w:id="613" w:author="dugalh" w:date="2018-06-13T16:22:00Z">
                        <w:rPr>
                          <w:rFonts w:ascii="Cambria Math" w:hAnsi="Cambria Math"/>
                        </w:rPr>
                      </w:ins>
                    </m:ctrlPr>
                  </m:fPr>
                  <m:num>
                    <m:r>
                      <w:ins w:id="614" w:author="dugalh" w:date="2018-06-13T16:22:00Z">
                        <w:rPr>
                          <w:rFonts w:ascii="Cambria Math" w:hAnsi="Cambria Math"/>
                        </w:rPr>
                        <m:t>1</m:t>
                      </w:ins>
                    </m:r>
                  </m:num>
                  <m:den>
                    <m:d>
                      <m:dPr>
                        <m:begChr m:val="|"/>
                        <m:endChr m:val="|"/>
                        <m:ctrlPr>
                          <w:ins w:id="615" w:author="dugalh" w:date="2018-06-13T16:22:00Z">
                            <w:rPr>
                              <w:rFonts w:ascii="Cambria Math" w:hAnsi="Cambria Math"/>
                              <w:i/>
                            </w:rPr>
                          </w:ins>
                        </m:ctrlPr>
                      </m:dPr>
                      <m:e>
                        <m:r>
                          <w:ins w:id="616" w:author="dugalh" w:date="2018-06-13T16:22:00Z">
                            <w:rPr>
                              <w:rFonts w:ascii="Cambria Math" w:hAnsi="Cambria Math"/>
                            </w:rPr>
                            <m:t>S</m:t>
                          </w:ins>
                        </m:r>
                      </m:e>
                    </m:d>
                  </m:den>
                </m:f>
                <m:nary>
                  <m:naryPr>
                    <m:chr m:val="∑"/>
                    <m:limLoc m:val="undOvr"/>
                    <m:supHide m:val="1"/>
                    <m:ctrlPr>
                      <w:ins w:id="617" w:author="dugalh" w:date="2018-06-13T16:21:00Z">
                        <w:rPr>
                          <w:rFonts w:ascii="Cambria Math" w:hAnsi="Cambria Math"/>
                        </w:rPr>
                      </w:ins>
                    </m:ctrlPr>
                  </m:naryPr>
                  <m:sub>
                    <m:sSub>
                      <m:sSubPr>
                        <m:ctrlPr>
                          <w:ins w:id="618" w:author="dugalh" w:date="2018-06-13T16:21:00Z">
                            <w:rPr>
                              <w:rFonts w:ascii="Cambria Math" w:hAnsi="Cambria Math"/>
                            </w:rPr>
                          </w:ins>
                        </m:ctrlPr>
                      </m:sSubPr>
                      <m:e>
                        <m:r>
                          <w:ins w:id="619" w:author="dugalh" w:date="2018-06-13T16:21:00Z">
                            <w:rPr>
                              <w:rFonts w:ascii="Cambria Math" w:hAnsi="Cambria Math"/>
                            </w:rPr>
                            <m:t>X</m:t>
                          </w:ins>
                        </m:r>
                      </m:e>
                      <m:sub>
                        <m:r>
                          <w:ins w:id="620" w:author="dugalh" w:date="2018-06-13T16:21:00Z">
                            <w:rPr>
                              <w:rFonts w:ascii="Cambria Math" w:hAnsi="Cambria Math"/>
                            </w:rPr>
                            <m:t>j</m:t>
                          </w:ins>
                        </m:r>
                      </m:sub>
                    </m:sSub>
                    <m:r>
                      <w:ins w:id="621" w:author="dugalh" w:date="2018-06-13T16:21:00Z">
                        <m:rPr>
                          <m:sty m:val="p"/>
                        </m:rPr>
                        <w:rPr>
                          <w:rFonts w:ascii="Cambria Math" w:hAnsi="Cambria Math"/>
                        </w:rPr>
                        <m:t>∈</m:t>
                      </w:ins>
                    </m:r>
                    <m:r>
                      <w:ins w:id="622" w:author="dugalh" w:date="2018-06-13T16:21:00Z">
                        <w:rPr>
                          <w:rFonts w:ascii="Cambria Math" w:hAnsi="Cambria Math"/>
                        </w:rPr>
                        <m:t>S</m:t>
                      </w:ins>
                    </m:r>
                  </m:sub>
                  <m:sup/>
                  <m:e>
                    <m:r>
                      <w:ins w:id="623" w:author="dugalh" w:date="2018-06-13T16:21:00Z">
                        <w:rPr>
                          <w:rFonts w:ascii="Cambria Math" w:hAnsi="Cambria Math"/>
                        </w:rPr>
                        <m:t>I</m:t>
                      </w:ins>
                    </m:r>
                    <m:r>
                      <w:ins w:id="624" w:author="dugalh" w:date="2018-06-13T16:21:00Z">
                        <m:rPr>
                          <m:sty m:val="p"/>
                        </m:rPr>
                        <w:rPr>
                          <w:rFonts w:ascii="Cambria Math" w:hAnsi="Cambria Math"/>
                        </w:rPr>
                        <m:t>(</m:t>
                      </w:ins>
                    </m:r>
                    <m:sSub>
                      <m:sSubPr>
                        <m:ctrlPr>
                          <w:ins w:id="625" w:author="dugalh" w:date="2018-06-13T16:21:00Z">
                            <w:rPr>
                              <w:rFonts w:ascii="Cambria Math" w:hAnsi="Cambria Math"/>
                            </w:rPr>
                          </w:ins>
                        </m:ctrlPr>
                      </m:sSubPr>
                      <m:e>
                        <m:r>
                          <w:ins w:id="626" w:author="dugalh" w:date="2018-06-13T16:21:00Z">
                            <w:rPr>
                              <w:rFonts w:ascii="Cambria Math" w:hAnsi="Cambria Math"/>
                            </w:rPr>
                            <m:t>X</m:t>
                          </w:ins>
                        </m:r>
                      </m:e>
                      <m:sub>
                        <m:r>
                          <w:ins w:id="627" w:author="dugalh" w:date="2018-06-14T12:57:00Z">
                            <w:rPr>
                              <w:rFonts w:ascii="Cambria Math" w:hAnsi="Cambria Math"/>
                            </w:rPr>
                            <m:t>k</m:t>
                          </w:ins>
                        </m:r>
                      </m:sub>
                    </m:sSub>
                    <m:r>
                      <w:ins w:id="628" w:author="dugalh" w:date="2018-06-13T16:21:00Z">
                        <m:rPr>
                          <m:sty m:val="p"/>
                        </m:rPr>
                        <w:rPr>
                          <w:rFonts w:ascii="Cambria Math" w:hAnsi="Cambria Math"/>
                        </w:rPr>
                        <m:t>;</m:t>
                      </w:ins>
                    </m:r>
                    <m:sSub>
                      <m:sSubPr>
                        <m:ctrlPr>
                          <w:ins w:id="629" w:author="dugalh" w:date="2018-06-14T12:57:00Z">
                            <w:rPr>
                              <w:rFonts w:ascii="Cambria Math" w:hAnsi="Cambria Math"/>
                            </w:rPr>
                          </w:ins>
                        </m:ctrlPr>
                      </m:sSubPr>
                      <m:e>
                        <m:r>
                          <w:ins w:id="630" w:author="dugalh" w:date="2018-06-14T12:57:00Z">
                            <w:rPr>
                              <w:rFonts w:ascii="Cambria Math" w:hAnsi="Cambria Math"/>
                            </w:rPr>
                            <m:t>X</m:t>
                          </w:ins>
                        </m:r>
                      </m:e>
                      <m:sub>
                        <m:r>
                          <w:ins w:id="631" w:author="dugalh" w:date="2018-06-14T12:57:00Z">
                            <w:rPr>
                              <w:rFonts w:ascii="Cambria Math" w:hAnsi="Cambria Math"/>
                            </w:rPr>
                            <m:t>j</m:t>
                          </w:ins>
                        </m:r>
                      </m:sub>
                    </m:sSub>
                    <m:r>
                      <w:ins w:id="632"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633" w:author="dugalh" w:date="2018-06-13T16:21:00Z"/>
              </w:rPr>
            </w:pPr>
            <w:ins w:id="634" w:author="dugalh" w:date="2018-06-13T16:21:00Z">
              <w:r w:rsidRPr="003B5532">
                <w:t>(</w:t>
              </w:r>
              <w:r>
                <w:fldChar w:fldCharType="begin"/>
              </w:r>
              <w:r>
                <w:instrText xml:space="preserve"> SEQ MyEquation \* ARABIC </w:instrText>
              </w:r>
              <w:r>
                <w:fldChar w:fldCharType="separate"/>
              </w:r>
            </w:ins>
            <w:ins w:id="635" w:author="dugalh" w:date="2018-06-15T10:22:00Z">
              <w:r w:rsidR="004D360A">
                <w:rPr>
                  <w:noProof/>
                </w:rPr>
                <w:t>6</w:t>
              </w:r>
            </w:ins>
            <w:ins w:id="636" w:author="dugalh" w:date="2018-06-13T16:21:00Z">
              <w:r>
                <w:fldChar w:fldCharType="end"/>
              </w:r>
              <w:r w:rsidRPr="003B5532">
                <w:t>)</w:t>
              </w:r>
            </w:ins>
          </w:p>
        </w:tc>
      </w:tr>
    </w:tbl>
    <w:p w14:paraId="39AD7D5A" w14:textId="55B804E7" w:rsidR="00693261" w:rsidRDefault="001F4D27" w:rsidP="00693261">
      <w:pPr>
        <w:pStyle w:val="Newparagraph"/>
        <w:rPr>
          <w:moveTo w:id="637" w:author="dugalh" w:date="2018-06-14T13:52:00Z"/>
        </w:rPr>
      </w:pPr>
      <w:ins w:id="638" w:author="dugalh" w:date="2018-06-14T14:11:00Z">
        <w:r>
          <w:rPr>
            <w:lang w:eastAsia="en-ZA"/>
          </w:rPr>
          <w:t>T</w:t>
        </w:r>
      </w:ins>
      <w:ins w:id="639" w:author="dugalh" w:date="2018-06-14T13:58:00Z">
        <w:r w:rsidR="00C90278">
          <w:rPr>
            <w:lang w:eastAsia="en-ZA"/>
          </w:rPr>
          <w:t xml:space="preserve">he first term </w:t>
        </w:r>
      </w:ins>
      <w:ins w:id="640" w:author="dugalh" w:date="2018-06-14T14:18:00Z">
        <w:r>
          <w:rPr>
            <w:lang w:eastAsia="en-ZA"/>
          </w:rPr>
          <w:t>expresses</w:t>
        </w:r>
      </w:ins>
      <w:ins w:id="641" w:author="dugalh" w:date="2018-06-14T14:17:00Z">
        <w:r>
          <w:rPr>
            <w:lang w:eastAsia="en-ZA"/>
          </w:rPr>
          <w:t xml:space="preserve"> relevance as</w:t>
        </w:r>
      </w:ins>
      <w:ins w:id="642" w:author="dugalh" w:date="2018-06-14T13:58:00Z">
        <w:r w:rsidR="00C90278">
          <w:rPr>
            <w:lang w:eastAsia="en-ZA"/>
          </w:rPr>
          <w:t xml:space="preserve"> the dependence between the candidate feature and class labels, </w:t>
        </w:r>
      </w:ins>
      <w:ins w:id="643" w:author="dugalh" w:date="2018-06-14T14:17:00Z">
        <w:r>
          <w:rPr>
            <w:lang w:eastAsia="en-ZA"/>
          </w:rPr>
          <w:t>while</w:t>
        </w:r>
      </w:ins>
      <w:ins w:id="644" w:author="dugalh" w:date="2018-06-14T13:58:00Z">
        <w:r w:rsidR="00C90278">
          <w:rPr>
            <w:lang w:eastAsia="en-ZA"/>
          </w:rPr>
          <w:t xml:space="preserve"> the second term approximates the </w:t>
        </w:r>
      </w:ins>
      <w:ins w:id="645" w:author="dugalh" w:date="2018-06-14T14:17:00Z">
        <w:r>
          <w:rPr>
            <w:lang w:eastAsia="en-ZA"/>
          </w:rPr>
          <w:t xml:space="preserve">redundancy as the mean pair-wise </w:t>
        </w:r>
      </w:ins>
      <w:ins w:id="646" w:author="dugalh" w:date="2018-06-14T13:58:00Z">
        <w:r w:rsidR="00C90278">
          <w:rPr>
            <w:lang w:eastAsia="en-ZA"/>
          </w:rPr>
          <w:lastRenderedPageBreak/>
          <w:t>dependenc</w:t>
        </w:r>
      </w:ins>
      <w:ins w:id="647" w:author="dugalh" w:date="2018-06-14T14:24:00Z">
        <w:r w:rsidR="001E7ECD">
          <w:rPr>
            <w:lang w:eastAsia="en-ZA"/>
          </w:rPr>
          <w:t>ies</w:t>
        </w:r>
      </w:ins>
      <w:ins w:id="648" w:author="dugalh" w:date="2018-06-14T13:58:00Z">
        <w:r w:rsidR="00C90278">
          <w:rPr>
            <w:lang w:eastAsia="en-ZA"/>
          </w:rPr>
          <w:t xml:space="preserve"> between the c</w:t>
        </w:r>
      </w:ins>
      <w:ins w:id="649" w:author="dugalh" w:date="2018-06-14T13:59:00Z">
        <w:r w:rsidR="00C90278">
          <w:rPr>
            <w:lang w:eastAsia="en-ZA"/>
          </w:rPr>
          <w:t xml:space="preserve">andidate and previously selected features. </w:t>
        </w:r>
      </w:ins>
      <w:moveToRangeStart w:id="650" w:author="dugalh" w:date="2018-06-14T13:52:00Z" w:name="move516747660"/>
      <w:moveTo w:id="651" w:author="dugalh" w:date="2018-06-14T13:52:00Z">
        <w:r w:rsidR="00693261">
          <w:t xml:space="preserve">The evaluated methods and their criteria are detailed in </w:t>
        </w:r>
        <w:r w:rsidR="00693261">
          <w:fldChar w:fldCharType="begin"/>
        </w:r>
        <w:r w:rsidR="00693261">
          <w:instrText xml:space="preserve"> REF _Ref464223138 \h </w:instrText>
        </w:r>
        <w:r w:rsidR="00693261">
          <w:fldChar w:fldCharType="separate"/>
        </w:r>
      </w:moveTo>
      <w:ins w:id="652" w:author="dugalh" w:date="2018-06-15T10:22:00Z">
        <w:r w:rsidR="004D360A">
          <w:t xml:space="preserve">Table </w:t>
        </w:r>
        <w:r w:rsidR="004D360A">
          <w:rPr>
            <w:noProof/>
          </w:rPr>
          <w:t>2</w:t>
        </w:r>
      </w:ins>
      <w:moveTo w:id="653" w:author="dugalh" w:date="2018-06-14T13:52:00Z">
        <w:r w:rsidR="00693261">
          <w:fldChar w:fldCharType="end"/>
        </w:r>
        <w:r w:rsidR="00693261">
          <w:t>.</w:t>
        </w:r>
      </w:moveTo>
    </w:p>
    <w:moveToRangeEnd w:id="650"/>
    <w:p w14:paraId="2383692F" w14:textId="54A7874A" w:rsidR="00ED0D3E" w:rsidRDefault="00ED0D3E" w:rsidP="00C43DA8">
      <w:pPr>
        <w:pStyle w:val="Newparagraph"/>
        <w:rPr>
          <w:lang w:eastAsia="en-ZA"/>
        </w:rPr>
      </w:pPr>
    </w:p>
    <w:p w14:paraId="195D75CA" w14:textId="6C31106F" w:rsidR="004D3E92" w:rsidRDefault="00AE08BC" w:rsidP="00DE5BA5">
      <w:pPr>
        <w:pStyle w:val="Paragraph"/>
      </w:pPr>
      <w:r>
        <w:t>[</w:t>
      </w:r>
      <w:bookmarkStart w:id="654" w:name="_Ref464223138"/>
      <w:r w:rsidR="004D3E92">
        <w:t xml:space="preserve">Table </w:t>
      </w:r>
      <w:r w:rsidR="004D3E92">
        <w:fldChar w:fldCharType="begin"/>
      </w:r>
      <w:r w:rsidR="004D3E92">
        <w:instrText xml:space="preserve"> SEQ Table \* ARABIC </w:instrText>
      </w:r>
      <w:r w:rsidR="004D3E92">
        <w:fldChar w:fldCharType="separate"/>
      </w:r>
      <w:r w:rsidR="004D360A">
        <w:rPr>
          <w:noProof/>
        </w:rPr>
        <w:t>2</w:t>
      </w:r>
      <w:r w:rsidR="004D3E92">
        <w:fldChar w:fldCharType="end"/>
      </w:r>
      <w:bookmarkEnd w:id="654"/>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655" w:author="dugalh" w:date="2018-06-15T10:22:00Z">
              <w:r w:rsidR="004D360A">
                <w:rPr>
                  <w:noProof/>
                </w:rPr>
                <w:t>7</w:t>
              </w:r>
            </w:ins>
            <w:del w:id="656"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657" w:author="dugalh" w:date="2018-06-11T12:00:00Z">
        <w:r w:rsidR="00A05AE5" w:rsidDel="007B685E">
          <w:delText>k-</w:delText>
        </w:r>
      </w:del>
      <w:ins w:id="658" w:author="dugalh" w:date="2018-06-11T12:00:00Z">
        <w:r w:rsidR="007B685E" w:rsidRPr="007B685E">
          <w:rPr>
            <w:i/>
          </w:rPr>
          <w:t>k-</w:t>
        </w:r>
      </w:ins>
      <w:r w:rsidR="006E1B94">
        <w:t>nearest</w:t>
      </w:r>
      <w:r w:rsidR="00A05AE5">
        <w:t>-</w:t>
      </w:r>
      <w:r w:rsidR="006E1B94">
        <w:t>neighbour</w:t>
      </w:r>
      <w:r w:rsidR="00F27743">
        <w:t xml:space="preserve"> </w:t>
      </w:r>
      <w:r w:rsidR="00A05AE5">
        <w:t>(</w:t>
      </w:r>
      <w:del w:id="659" w:author="dugalh" w:date="2018-06-11T12:00:00Z">
        <w:r w:rsidR="00A05AE5" w:rsidDel="007B685E">
          <w:delText>k-</w:delText>
        </w:r>
      </w:del>
      <w:ins w:id="660"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661" w:author="dugalh" w:date="2018-06-11T12:00:00Z">
        <w:r w:rsidR="00A05AE5" w:rsidDel="007B685E">
          <w:delText>k-</w:delText>
        </w:r>
      </w:del>
      <w:ins w:id="662"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accurate in particular situations, </w:t>
      </w:r>
      <w:del w:id="663" w:author="dugalh" w:date="2018-06-11T12:00:00Z">
        <w:r w:rsidR="00A05AE5" w:rsidDel="007B685E">
          <w:delText>k-</w:delText>
        </w:r>
      </w:del>
      <w:ins w:id="664"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665" w:author="dugalh" w:date="2018-06-11T12:00:00Z">
        <w:r w:rsidR="00882C69" w:rsidDel="007B685E">
          <w:delText>k-</w:delText>
        </w:r>
      </w:del>
      <w:ins w:id="666"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276CFFCF"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667" w:author="dugalh" w:date="2018-06-11T12:00:00Z">
        <w:r w:rsidDel="007B685E">
          <w:delText>k-</w:delText>
        </w:r>
      </w:del>
      <w:ins w:id="668"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710AEB83"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xml:space="preserve">.  </w:t>
      </w:r>
      <w:commentRangeStart w:id="669"/>
      <w:del w:id="670"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commentRangeEnd w:id="669"/>
      <w:r w:rsidR="00AD1EC1">
        <w:rPr>
          <w:rStyle w:val="CommentReference"/>
        </w:rPr>
        <w:commentReference w:id="669"/>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 xml:space="preserve">either the accuracy or </w:t>
      </w:r>
      <w:r w:rsidR="005A232F">
        <w:lastRenderedPageBreak/>
        <w:t>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671"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672" w:author="dugalh" w:date="2018-06-12T17:50:00Z">
        <w:r w:rsidR="00BB26B2">
          <w:t>,</w:t>
        </w:r>
      </w:ins>
      <w:del w:id="673" w:author="dugalh" w:date="2018-06-12T17:50:00Z">
        <w:r w:rsidDel="00BB26B2">
          <w:delText xml:space="preserve"> and</w:delText>
        </w:r>
      </w:del>
      <w:r>
        <w:t xml:space="preserve"> JMI</w:t>
      </w:r>
      <w:ins w:id="674" w:author="dugalh" w:date="2018-06-12T17:50:00Z">
        <w:r w:rsidR="00BB26B2">
          <w:t xml:space="preserve"> and </w:t>
        </w:r>
      </w:ins>
      <w:ins w:id="675" w:author="dugalh" w:date="2018-06-14T19:27:00Z">
        <w:r w:rsidR="00805887">
          <w:t>m</w:t>
        </w:r>
      </w:ins>
      <w:ins w:id="676"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commentRangeStart w:id="677"/>
      <w:r>
        <w:t>Results and Discussion</w:t>
      </w:r>
      <w:commentRangeEnd w:id="677"/>
      <w:r w:rsidR="00AD1EC1">
        <w:rPr>
          <w:rStyle w:val="CommentReference"/>
          <w:rFonts w:cs="Times New Roman"/>
          <w:b w:val="0"/>
          <w:bCs w:val="0"/>
          <w:kern w:val="0"/>
        </w:rPr>
        <w:commentReference w:id="677"/>
      </w:r>
    </w:p>
    <w:p w14:paraId="22F0D52B" w14:textId="201B27E1" w:rsidR="009714A2" w:rsidRDefault="009714A2" w:rsidP="0040564C">
      <w:pPr>
        <w:pStyle w:val="Paragraph"/>
      </w:pPr>
      <w:r>
        <w:t xml:space="preserve">The </w:t>
      </w:r>
      <w:del w:id="678" w:author="dugalh" w:date="2018-06-12T15:39:00Z">
        <w:r w:rsidR="00A9661F" w:rsidDel="003E7511">
          <w:delText xml:space="preserve">chosen </w:delText>
        </w:r>
        <w:r w:rsidR="0000460F" w:rsidDel="003E7511">
          <w:delText xml:space="preserve">FCR </w:delText>
        </w:r>
        <w:r w:rsidR="00A9661F" w:rsidDel="003E7511">
          <w:delText xml:space="preserve">correlation </w:delText>
        </w:r>
        <w:r w:rsidR="0024411F" w:rsidDel="003E7511">
          <w:delText>dissimilarity</w:delText>
        </w:r>
        <w:r w:rsidR="00A9661F" w:rsidDel="003E7511">
          <w:delText xml:space="preserve"> thresholds</w:delText>
        </w:r>
        <w:r w:rsidDel="003E7511">
          <w:delText xml:space="preserve"> and </w:delText>
        </w:r>
        <w:r w:rsidR="00A9661F" w:rsidDel="003E7511">
          <w:delText xml:space="preserve">corresponding </w:delText>
        </w:r>
      </w:del>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4D360A">
        <w:t xml:space="preserve">Table </w:t>
      </w:r>
      <w:r w:rsidR="004D360A">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679" w:name="_Ref493175947"/>
      <w:r w:rsidR="009714A2">
        <w:t xml:space="preserve">Table </w:t>
      </w:r>
      <w:r w:rsidR="009714A2">
        <w:fldChar w:fldCharType="begin"/>
      </w:r>
      <w:r w:rsidR="009714A2">
        <w:instrText xml:space="preserve"> SEQ Table \* ARABIC </w:instrText>
      </w:r>
      <w:r w:rsidR="009714A2">
        <w:fldChar w:fldCharType="separate"/>
      </w:r>
      <w:r w:rsidR="004D360A">
        <w:rPr>
          <w:noProof/>
        </w:rPr>
        <w:t>3</w:t>
      </w:r>
      <w:r w:rsidR="009714A2">
        <w:fldChar w:fldCharType="end"/>
      </w:r>
      <w:bookmarkEnd w:id="679"/>
      <w:r w:rsidR="00FD6200">
        <w:t xml:space="preserve">.  </w:t>
      </w:r>
      <w:r w:rsidR="009714A2">
        <w:t>Feature selection parameters</w:t>
      </w:r>
      <w:r>
        <w:t>]</w:t>
      </w:r>
    </w:p>
    <w:p w14:paraId="16CD7C93" w14:textId="77777777" w:rsidR="00662CA9" w:rsidRDefault="00662CA9" w:rsidP="00FD6200">
      <w:pPr>
        <w:pStyle w:val="Newparagraph"/>
      </w:pPr>
    </w:p>
    <w:p w14:paraId="76131B36" w14:textId="5E19FF6B"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680" w:author="dugalh" w:date="2018-06-15T10:22:00Z">
        <w:r w:rsidR="004D360A">
          <w:t xml:space="preserve">Figure </w:t>
        </w:r>
        <w:r w:rsidR="004D360A">
          <w:rPr>
            <w:noProof/>
          </w:rPr>
          <w:t>1</w:t>
        </w:r>
      </w:ins>
      <w:del w:id="681"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682" w:author="dugalh" w:date="2018-06-15T10:22:00Z">
        <w:r w:rsidR="004D360A">
          <w:t xml:space="preserve">Figure </w:t>
        </w:r>
        <w:r w:rsidR="004D360A">
          <w:rPr>
            <w:noProof/>
          </w:rPr>
          <w:t>2</w:t>
        </w:r>
      </w:ins>
      <w:del w:id="683"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684" w:author="dugalh" w:date="2018-06-15T10:22:00Z">
        <w:r w:rsidR="004D360A">
          <w:t xml:space="preserve">Figure </w:t>
        </w:r>
        <w:r w:rsidR="004D360A">
          <w:rPr>
            <w:noProof/>
          </w:rPr>
          <w:t>1</w:t>
        </w:r>
      </w:ins>
      <w:del w:id="685"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686" w:author="dugalh" w:date="2018-06-15T10:22:00Z">
        <w:r w:rsidR="004D360A">
          <w:t xml:space="preserve">Figure </w:t>
        </w:r>
        <w:r w:rsidR="004D360A">
          <w:rPr>
            <w:noProof/>
          </w:rPr>
          <w:t>2</w:t>
        </w:r>
      </w:ins>
      <w:del w:id="687"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del w:id="688" w:author="dugalh" w:date="2018-06-15T10:45:00Z">
        <w:r w:rsidR="00E95C2A" w:rsidDel="00735BD6">
          <w:delText xml:space="preserve">FS-MI </w:delText>
        </w:r>
        <w:r w:rsidR="00CF3F90" w:rsidDel="00735BD6">
          <w:delText xml:space="preserve">was </w:delText>
        </w:r>
        <w:r w:rsidR="00E95C2A" w:rsidDel="00735BD6">
          <w:delText>the most stable overall, but ha</w:delText>
        </w:r>
        <w:r w:rsidR="00CF3F90" w:rsidDel="00735BD6">
          <w:delText>d</w:delText>
        </w:r>
        <w:r w:rsidR="00E95C2A" w:rsidDel="00735BD6">
          <w:delText xml:space="preserve"> one of the poorest accuracies.  Similarly, FS-</w:delText>
        </w:r>
        <w:r w:rsidR="00DC1844" w:rsidDel="00735BD6">
          <w:delText>NaiveBC</w:delText>
        </w:r>
        <w:r w:rsidR="00E95C2A" w:rsidDel="00735BD6">
          <w:delText xml:space="preserve"> is the most accurate overall</w:delText>
        </w:r>
        <w:r w:rsidR="00CF3F90" w:rsidDel="00735BD6">
          <w:delText>,</w:delText>
        </w:r>
        <w:r w:rsidR="00E95C2A" w:rsidDel="00735BD6">
          <w:delText xml:space="preserve"> but is the least stable.  While neither </w:delText>
        </w:r>
      </w:del>
      <w:r w:rsidR="00E95C2A">
        <w:t>FCR-</w:t>
      </w:r>
      <w:r w:rsidR="00DC1844">
        <w:t>NaiveBC</w:t>
      </w:r>
      <w:r w:rsidR="00E95C2A">
        <w:t xml:space="preserve"> </w:t>
      </w:r>
      <w:del w:id="689" w:author="dugalh" w:date="2018-06-15T10:45:00Z">
        <w:r w:rsidR="009C6A2F" w:rsidDel="00735BD6">
          <w:delText>n</w:delText>
        </w:r>
        <w:r w:rsidR="002A297D" w:rsidDel="00735BD6">
          <w:delText>or</w:delText>
        </w:r>
        <w:r w:rsidR="00E95C2A" w:rsidDel="00735BD6">
          <w:delText xml:space="preserve"> </w:delText>
        </w:r>
      </w:del>
      <w:ins w:id="690" w:author="dugalh" w:date="2018-06-15T10:45:00Z">
        <w:r w:rsidR="00735BD6">
          <w:t>and</w:t>
        </w:r>
        <w:r w:rsidR="00735BD6">
          <w:t xml:space="preserve"> </w:t>
        </w:r>
      </w:ins>
      <w:r w:rsidR="00E95C2A">
        <w:t xml:space="preserve">FCR-MI </w:t>
      </w:r>
      <w:del w:id="691" w:author="dugalh" w:date="2018-06-15T10:45:00Z">
        <w:r w:rsidR="00E95C2A" w:rsidDel="00735BD6">
          <w:delText>achieve the best overall accuracy or stability, they are among</w:delText>
        </w:r>
        <w:r w:rsidR="00957D6D" w:rsidDel="00735BD6">
          <w:delText>st</w:delText>
        </w:r>
        <w:r w:rsidR="00E95C2A" w:rsidDel="00735BD6">
          <w:delText xml:space="preserve"> the top three methods</w:delText>
        </w:r>
      </w:del>
      <w:ins w:id="692" w:author="dugalh" w:date="2018-06-15T10:45:00Z">
        <w:r w:rsidR="00735BD6">
          <w:t>occupy the top two positions</w:t>
        </w:r>
      </w:ins>
      <w:r w:rsidR="00E95C2A">
        <w:t xml:space="preserve"> for </w:t>
      </w:r>
      <w:r w:rsidR="00E95C2A">
        <w:lastRenderedPageBreak/>
        <w:t xml:space="preserve">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4D360A">
        <w:t xml:space="preserve">Table </w:t>
      </w:r>
      <w:r w:rsidR="004D360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C5088B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9585872"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ins w:id="693" w:author="dugalh" w:date="2018-06-15T10:48:00Z">
        <w:r w:rsidR="00735BD6">
          <w:t xml:space="preserve">and mRMR </w:t>
        </w:r>
      </w:ins>
      <w:r w:rsidR="0040315E">
        <w:t>formulation</w:t>
      </w:r>
      <w:ins w:id="694" w:author="dugalh" w:date="2018-06-15T10:49:00Z">
        <w:r w:rsidR="00735BD6">
          <w:t>s</w:t>
        </w:r>
      </w:ins>
      <w:r w:rsidR="0040315E">
        <w:t xml:space="preserve">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ins w:id="695" w:author="dugalh" w:date="2018-06-15T14:52:00Z">
        <w:r w:rsidR="00823171">
          <w:t xml:space="preserve"> </w:t>
        </w:r>
      </w:ins>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696" w:name="_Ref464643772"/>
      <w:r w:rsidR="002C7119">
        <w:t xml:space="preserve">Figure </w:t>
      </w:r>
      <w:r w:rsidR="002C7119">
        <w:fldChar w:fldCharType="begin"/>
      </w:r>
      <w:r w:rsidR="002C7119">
        <w:instrText xml:space="preserve"> SEQ Figure \* ARABIC </w:instrText>
      </w:r>
      <w:r w:rsidR="002C7119">
        <w:fldChar w:fldCharType="separate"/>
      </w:r>
      <w:ins w:id="697" w:author="dugalh" w:date="2018-06-15T10:22:00Z">
        <w:r w:rsidR="004D360A">
          <w:rPr>
            <w:noProof/>
          </w:rPr>
          <w:t>1</w:t>
        </w:r>
      </w:ins>
      <w:del w:id="698" w:author="dugalh" w:date="2018-06-12T15:59:00Z">
        <w:r w:rsidR="00A7454A" w:rsidDel="00593C25">
          <w:rPr>
            <w:noProof/>
          </w:rPr>
          <w:delText>2</w:delText>
        </w:r>
      </w:del>
      <w:r w:rsidR="002C7119">
        <w:fldChar w:fldCharType="end"/>
      </w:r>
      <w:bookmarkEnd w:id="696"/>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699" w:name="_Ref464643973"/>
      <w:r w:rsidR="002C7119">
        <w:t xml:space="preserve">Figure </w:t>
      </w:r>
      <w:r w:rsidR="002C7119">
        <w:fldChar w:fldCharType="begin"/>
      </w:r>
      <w:r w:rsidR="002C7119">
        <w:instrText xml:space="preserve"> SEQ Figure \* ARABIC </w:instrText>
      </w:r>
      <w:r w:rsidR="002C7119">
        <w:fldChar w:fldCharType="separate"/>
      </w:r>
      <w:ins w:id="700" w:author="dugalh" w:date="2018-06-15T10:22:00Z">
        <w:r w:rsidR="004D360A">
          <w:rPr>
            <w:noProof/>
          </w:rPr>
          <w:t>2</w:t>
        </w:r>
      </w:ins>
      <w:del w:id="701" w:author="dugalh" w:date="2018-06-12T15:59:00Z">
        <w:r w:rsidR="00A7454A" w:rsidDel="00593C25">
          <w:rPr>
            <w:noProof/>
          </w:rPr>
          <w:delText>3</w:delText>
        </w:r>
      </w:del>
      <w:r w:rsidR="002C7119">
        <w:fldChar w:fldCharType="end"/>
      </w:r>
      <w:bookmarkEnd w:id="699"/>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1F551F"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4D360A">
        <w:t xml:space="preserve">Table </w:t>
      </w:r>
      <w:r w:rsidR="004D360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w:t>
      </w:r>
      <w:ins w:id="702" w:author="dugalh" w:date="2018-06-15T15:02:00Z">
        <w:r w:rsidR="001F3113">
          <w:t>, with mRMR being the fastest overall</w:t>
        </w:r>
      </w:ins>
      <w:r w:rsidR="00B40A52">
        <w:t xml:space="preserve">.  </w:t>
      </w:r>
      <w:r w:rsidR="00124A7A">
        <w:t xml:space="preserve">The </w:t>
      </w:r>
      <w:del w:id="703" w:author="dugalh" w:date="2018-06-16T15:04:00Z">
        <w:r w:rsidR="00DC1844" w:rsidDel="000960BD">
          <w:delText>NaiveBC</w:delText>
        </w:r>
        <w:r w:rsidR="00124A7A" w:rsidDel="000960BD">
          <w:delText xml:space="preserve"> </w:delText>
        </w:r>
      </w:del>
      <w:ins w:id="704" w:author="dugalh" w:date="2018-06-16T15:04:00Z">
        <w:r w:rsidR="000960BD">
          <w:t>naïve Bayes</w:t>
        </w:r>
        <w:r w:rsidR="000960BD">
          <w:t xml:space="preserve"> </w:t>
        </w:r>
      </w:ins>
      <w:r w:rsidR="00124A7A">
        <w:t>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del w:id="705" w:author="dugalh" w:date="2018-06-16T15:04:00Z">
        <w:r w:rsidR="00DC1844" w:rsidDel="000960BD">
          <w:delText>NaiveBC</w:delText>
        </w:r>
        <w:r w:rsidR="00FA6CE1" w:rsidDel="000960BD">
          <w:delText xml:space="preserve"> </w:delText>
        </w:r>
      </w:del>
      <w:ins w:id="706" w:author="dugalh" w:date="2018-06-16T15:04:00Z">
        <w:r w:rsidR="000960BD">
          <w:t>naïve Bayes</w:t>
        </w:r>
        <w:r w:rsidR="000960BD">
          <w:t xml:space="preserve"> </w:t>
        </w:r>
      </w:ins>
      <w:r w:rsidR="00FA6CE1">
        <w:t>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DE0552">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707" w:name="_Ref464732046"/>
      <w:r w:rsidR="00B61E1D">
        <w:t xml:space="preserve">Table </w:t>
      </w:r>
      <w:r w:rsidR="00B61E1D">
        <w:fldChar w:fldCharType="begin"/>
      </w:r>
      <w:r w:rsidR="00B61E1D">
        <w:instrText xml:space="preserve"> SEQ Table \* ARABIC </w:instrText>
      </w:r>
      <w:r w:rsidR="00B61E1D">
        <w:fldChar w:fldCharType="separate"/>
      </w:r>
      <w:r w:rsidR="004D360A">
        <w:rPr>
          <w:noProof/>
        </w:rPr>
        <w:t>4</w:t>
      </w:r>
      <w:r w:rsidR="00B61E1D">
        <w:fldChar w:fldCharType="end"/>
      </w:r>
      <w:bookmarkEnd w:id="707"/>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12F8E33B" w:rsidR="00B001F4" w:rsidRDefault="001C68ED" w:rsidP="00FB5536">
      <w:pPr>
        <w:pStyle w:val="Newparagraph"/>
      </w:pPr>
      <w:r>
        <w:fldChar w:fldCharType="begin"/>
      </w:r>
      <w:r>
        <w:instrText xml:space="preserve"> REF _Ref493181059 \h </w:instrText>
      </w:r>
      <w:r>
        <w:fldChar w:fldCharType="separate"/>
      </w:r>
      <w:r w:rsidR="004D360A">
        <w:t xml:space="preserve">Table </w:t>
      </w:r>
      <w:r w:rsidR="004D360A">
        <w:rPr>
          <w:noProof/>
        </w:rPr>
        <w:t>5</w:t>
      </w:r>
      <w:r>
        <w:fldChar w:fldCharType="end"/>
      </w:r>
      <w:r>
        <w:t xml:space="preserve"> </w:t>
      </w:r>
      <w:r w:rsidR="00E67945">
        <w:t xml:space="preserve">presents the non-dominant ranking of the methods, in terms of both accuracy and stability.  The best ranked method overall is FCR-MI, </w:t>
      </w:r>
      <w:ins w:id="708" w:author="dugalh" w:date="2018-06-15T11:15:00Z">
        <w:r w:rsidR="00A94C6A">
          <w:t xml:space="preserve">followed by </w:t>
        </w:r>
      </w:ins>
      <w:del w:id="709" w:author="dugalh" w:date="2018-06-15T11:15:00Z">
        <w:r w:rsidR="00E67945" w:rsidDel="00A94C6A">
          <w:delText xml:space="preserve">with </w:delText>
        </w:r>
      </w:del>
      <w:r w:rsidR="00E67945">
        <w:t>FCR-</w:t>
      </w:r>
      <w:r w:rsidR="00DC1844">
        <w:t>NaiveBC</w:t>
      </w:r>
      <w:ins w:id="710" w:author="dugalh" w:date="2018-06-15T14:28:00Z">
        <w:r w:rsidR="00D74941">
          <w:t xml:space="preserve">.  </w:t>
        </w:r>
      </w:ins>
      <w:del w:id="711" w:author="dugalh" w:date="2018-06-15T11:15:00Z">
        <w:r w:rsidR="00E67945" w:rsidDel="00A94C6A">
          <w:delText>, FS-MI and FS-</w:delText>
        </w:r>
        <w:r w:rsidR="00DC1844" w:rsidDel="00A94C6A">
          <w:delText>NaiveBC</w:delText>
        </w:r>
        <w:r w:rsidR="00E67945" w:rsidDel="00A94C6A">
          <w:delText xml:space="preserve"> occupying the second rank position.  While the FS-MI and FS-</w:delText>
        </w:r>
        <w:r w:rsidR="00DC1844" w:rsidDel="00A94C6A">
          <w:lastRenderedPageBreak/>
          <w:delText>NaiveBC</w:delText>
        </w:r>
        <w:r w:rsidR="00E67945" w:rsidDel="00A94C6A">
          <w:delText xml:space="preserve"> produce</w:delText>
        </w:r>
        <w:r w:rsidR="00CF3F90" w:rsidDel="00A94C6A">
          <w:delText>d</w:delText>
        </w:r>
        <w:r w:rsidR="00E67945" w:rsidDel="00A94C6A">
          <w:delText xml:space="preserve"> the best performance for stability and accuracy respectively, FCR-MI and FCR-</w:delText>
        </w:r>
        <w:r w:rsidR="00DC1844" w:rsidDel="00A94C6A">
          <w:delText>NaiveBC</w:delText>
        </w:r>
        <w:r w:rsidR="00E67945" w:rsidDel="00A94C6A">
          <w:delText xml:space="preserve"> achieve</w:delText>
        </w:r>
        <w:r w:rsidR="00CF3F90" w:rsidDel="00A94C6A">
          <w:delText>d</w:delText>
        </w:r>
        <w:r w:rsidR="00E67945" w:rsidDel="00A94C6A">
          <w:delText xml:space="preserve"> a better compromise between these two measures.  </w:delText>
        </w:r>
      </w:del>
      <w:r w:rsidR="00E67945">
        <w:t>The Rank-</w:t>
      </w:r>
      <w:r w:rsidR="00DC1844">
        <w:t>NaiveBC</w:t>
      </w:r>
      <w:r w:rsidR="00E67945">
        <w:t>, Rank-MI</w:t>
      </w:r>
      <w:ins w:id="712" w:author="dugalh" w:date="2018-06-15T14:01:00Z">
        <w:r w:rsidR="00891655">
          <w:t>, BE-NaiveBC</w:t>
        </w:r>
      </w:ins>
      <w:r w:rsidR="00E67945">
        <w:t xml:space="preserve"> and BE-MI methods are ranked lowest</w:t>
      </w:r>
      <w:r w:rsidR="00127256">
        <w:t xml:space="preserve"> due to</w:t>
      </w:r>
      <w:r w:rsidR="00E67945">
        <w:t xml:space="preserve"> the known limitations of these methods.</w:t>
      </w:r>
      <w:r w:rsidR="005F708E">
        <w:t xml:space="preserve"> </w:t>
      </w:r>
      <w:ins w:id="713" w:author="dugalh" w:date="2018-06-15T15:27:00Z">
        <w:r w:rsidR="007E596E">
          <w:t>T</w:t>
        </w:r>
      </w:ins>
      <w:ins w:id="714" w:author="dugalh" w:date="2018-06-15T15:26:00Z">
        <w:r w:rsidR="007E596E">
          <w:t xml:space="preserve">he </w:t>
        </w:r>
      </w:ins>
      <w:ins w:id="715" w:author="dugalh" w:date="2018-06-15T15:23:00Z">
        <w:r w:rsidR="00711B43">
          <w:t xml:space="preserve">mRMR </w:t>
        </w:r>
      </w:ins>
      <w:ins w:id="716" w:author="dugalh" w:date="2018-06-15T15:28:00Z">
        <w:r w:rsidR="007E596E">
          <w:t xml:space="preserve">method is competitive on all measures, </w:t>
        </w:r>
      </w:ins>
      <w:ins w:id="717" w:author="dugalh" w:date="2018-06-15T15:23:00Z">
        <w:r w:rsidR="00711B43">
          <w:t>and is the third ranked method</w:t>
        </w:r>
      </w:ins>
      <w:ins w:id="718" w:author="dugalh" w:date="2018-06-15T15:28:00Z">
        <w:r w:rsidR="007E596E">
          <w:t xml:space="preserve"> overall</w:t>
        </w:r>
      </w:ins>
      <w:ins w:id="719" w:author="dugalh" w:date="2018-06-15T15:23:00Z">
        <w:r w:rsidR="00711B43">
          <w:t xml:space="preserve">.  </w:t>
        </w:r>
      </w:ins>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720"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721" w:name="_Ref493181059"/>
      <w:r w:rsidR="001C68ED">
        <w:t xml:space="preserve">Table </w:t>
      </w:r>
      <w:r w:rsidR="001C68ED">
        <w:fldChar w:fldCharType="begin"/>
      </w:r>
      <w:r w:rsidR="001C68ED">
        <w:instrText xml:space="preserve"> SEQ Table \* ARABIC </w:instrText>
      </w:r>
      <w:r w:rsidR="001C68ED">
        <w:fldChar w:fldCharType="separate"/>
      </w:r>
      <w:r w:rsidR="004D360A">
        <w:rPr>
          <w:noProof/>
        </w:rPr>
        <w:t>5</w:t>
      </w:r>
      <w:r w:rsidR="001C68ED">
        <w:fldChar w:fldCharType="end"/>
      </w:r>
      <w:bookmarkEnd w:id="721"/>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720"/>
    <w:p w14:paraId="0D99F471" w14:textId="77777777" w:rsidR="00416694" w:rsidRDefault="00AD1A8C" w:rsidP="00AD1A8C">
      <w:pPr>
        <w:pStyle w:val="Heading1"/>
      </w:pPr>
      <w:r>
        <w:t>Conclusions</w:t>
      </w:r>
    </w:p>
    <w:p w14:paraId="3EFB0EF2" w14:textId="7835AC62"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method for </w:t>
      </w:r>
      <w:r w:rsidR="00450ED9">
        <w:t xml:space="preserve">selecting stable and informative features from redundant data by </w:t>
      </w:r>
      <w:r w:rsidR="00416694">
        <w:t>ranking correlated clusters of features</w:t>
      </w:r>
      <w:r w:rsidR="00450ED9">
        <w:t>,</w:t>
      </w:r>
      <w:r w:rsidR="00416694">
        <w:t xml:space="preserve"> was presented.  Using </w:t>
      </w:r>
      <w:ins w:id="722" w:author="dugalh" w:date="2018-06-15T10:31:00Z">
        <w:r w:rsidR="00EB49AF">
          <w:t>affinity propagation</w:t>
        </w:r>
      </w:ins>
      <w:del w:id="723" w:author="dugalh" w:date="2018-06-15T10:31:00Z">
        <w:r w:rsidR="00416694" w:rsidDel="00EB49AF">
          <w:delText xml:space="preserve">hierarchical </w:delText>
        </w:r>
        <w:r w:rsidR="00416694" w:rsidDel="00EB49AF">
          <w:lastRenderedPageBreak/>
          <w:delText>clustering</w:delText>
        </w:r>
      </w:del>
      <w:r w:rsidR="00416694">
        <w:t xml:space="preserve">, a </w:t>
      </w:r>
      <w:del w:id="724" w:author="dugalh" w:date="2018-06-15T10:31:00Z">
        <w:r w:rsidR="00416694" w:rsidDel="00EB49AF">
          <w:delText xml:space="preserve">natural </w:delText>
        </w:r>
      </w:del>
      <w:ins w:id="725" w:author="dugalh" w:date="2018-06-15T10:31:00Z">
        <w:r w:rsidR="00EB49AF">
          <w:t xml:space="preserve">moderate </w:t>
        </w:r>
      </w:ins>
      <w:r w:rsidR="00416694">
        <w:t xml:space="preserve">number of clusters </w:t>
      </w:r>
      <w:ins w:id="726" w:author="dugalh" w:date="2018-06-15T10:32:00Z">
        <w:r w:rsidR="00EB49AF">
          <w:t xml:space="preserve">of correlated and </w:t>
        </w:r>
      </w:ins>
      <w:ins w:id="727" w:author="dugalh" w:date="2018-06-15T10:31:00Z">
        <w:r w:rsidR="00EB49AF">
          <w:t xml:space="preserve">similarly relevant </w:t>
        </w:r>
      </w:ins>
      <w:ins w:id="728" w:author="dugalh" w:date="2018-06-15T10:32:00Z">
        <w:r w:rsidR="00EB49AF">
          <w:t>features are identified</w:t>
        </w:r>
      </w:ins>
      <w:del w:id="729" w:author="dugalh" w:date="2018-06-15T10:32:00Z">
        <w:r w:rsidR="00416694" w:rsidDel="00EB49AF">
          <w:delText>can be selected by observing the stability of correlation relationships in the data using a dendrogram</w:delText>
        </w:r>
      </w:del>
      <w:r w:rsidR="00416694">
        <w:t xml:space="preserve">.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730" w:author="dugalh" w:date="2018-06-12T15:40:00Z"/>
        </w:rPr>
      </w:pPr>
      <w:commentRangeStart w:id="731"/>
      <w:del w:id="732" w:author="dugalh" w:date="2018-06-12T15:40:00Z">
        <w:r w:rsidDel="003E7511">
          <w:delText>The</w:delText>
        </w:r>
      </w:del>
      <w:commentRangeEnd w:id="731"/>
      <w:r w:rsidR="00AD1EC1">
        <w:rPr>
          <w:rStyle w:val="CommentReference"/>
        </w:rPr>
        <w:commentReference w:id="731"/>
      </w:r>
      <w:del w:id="733" w:author="dugalh" w:date="2018-06-12T15:40:00Z">
        <w:r w:rsidDel="003E7511">
          <w:delText xml:space="preserv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734" w:author="dugalh" w:date="2018-06-11T12:01:00Z">
        <w:r w:rsidR="002306EC" w:rsidDel="007B685E">
          <w:delText>k-</w:delText>
        </w:r>
      </w:del>
      <w:del w:id="735"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bookmarkStart w:id="736" w:name="_GoBack"/>
        <w:bookmarkEnd w:id="736"/>
      </w:del>
    </w:p>
    <w:p w14:paraId="43B3A697" w14:textId="77777777" w:rsidR="00151E9E" w:rsidRDefault="00151E9E" w:rsidP="00FB5536">
      <w:pPr>
        <w:pStyle w:val="Newparagraph"/>
      </w:pPr>
    </w:p>
    <w:p w14:paraId="7F13263A" w14:textId="09283C34" w:rsidR="00714EC2" w:rsidRDefault="00183420" w:rsidP="00FB5536">
      <w:pPr>
        <w:pStyle w:val="Newparagraph"/>
      </w:pPr>
      <w:del w:id="737" w:author="dugalh" w:date="2018-06-12T15:41:00Z">
        <w:r w:rsidDel="003E7511">
          <w:lastRenderedPageBreak/>
          <w:delText xml:space="preserve">Despite these </w:delText>
        </w:r>
        <w:r w:rsidR="00445A96" w:rsidDel="003E7511">
          <w:delText>limitations</w:delText>
        </w:r>
        <w:r w:rsidDel="003E7511">
          <w:delText xml:space="preserve">, </w:delText>
        </w:r>
      </w:del>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del w:id="738" w:author="dugalh" w:date="2018-06-15T10:33:00Z">
        <w:r w:rsidR="00714EC2" w:rsidDel="00EB49AF">
          <w:delText xml:space="preserve">FS-NaiveBC provided the best accuracy performance but the worst stability performance.  In a similar vein, FS-MI provided the best stability performance but the second worst accuracy performance.  </w:delText>
        </w:r>
      </w:del>
      <w:r w:rsidR="00714EC2">
        <w:t>The FCR method performed well overall, with both naive Bayes and MI criteria</w:t>
      </w:r>
      <w:del w:id="739" w:author="dugalh" w:date="2018-06-15T10:34:00Z">
        <w:r w:rsidR="00714EC2" w:rsidDel="00EB49AF">
          <w:delText>.  Although FCR did not quite achieve the best performance in accuracy or stability alone, it</w:delText>
        </w:r>
      </w:del>
      <w:ins w:id="740" w:author="dugalh" w:date="2018-06-15T10:34:00Z">
        <w:r w:rsidR="00EB49AF">
          <w:t xml:space="preserve"> and</w:t>
        </w:r>
      </w:ins>
      <w:r w:rsidR="00714EC2">
        <w:t xml:space="preserve">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w:t>
      </w:r>
      <w:r w:rsidRPr="00A87ABF">
        <w:lastRenderedPageBreak/>
        <w:t>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2FD10D4" w14:textId="048D5468" w:rsidR="00DE0552" w:rsidRPr="00DE0552" w:rsidRDefault="00CE1864" w:rsidP="00DE055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DE0552" w:rsidRPr="00DE0552">
        <w:rPr>
          <w:noProof/>
        </w:rPr>
        <w:t xml:space="preserve">Bishop, Christopher M. 2003. </w:t>
      </w:r>
      <w:r w:rsidR="00DE0552" w:rsidRPr="00DE0552">
        <w:rPr>
          <w:i/>
          <w:iCs/>
          <w:noProof/>
        </w:rPr>
        <w:t>Neural Networks for Pattern Recognition</w:t>
      </w:r>
      <w:r w:rsidR="00DE0552" w:rsidRPr="00DE0552">
        <w:rPr>
          <w:noProof/>
        </w:rPr>
        <w:t>. New York: Oxford University Press. doi:10.1002/0470854774.</w:t>
      </w:r>
    </w:p>
    <w:p w14:paraId="517B8123"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Breiman, Leo. 2001. “Random Forests.” </w:t>
      </w:r>
      <w:r w:rsidRPr="00DE0552">
        <w:rPr>
          <w:i/>
          <w:iCs/>
          <w:noProof/>
        </w:rPr>
        <w:t>Machine Learning</w:t>
      </w:r>
      <w:r w:rsidRPr="00DE0552">
        <w:rPr>
          <w:noProof/>
        </w:rPr>
        <w:t xml:space="preserve"> 45 (1): 5–32. doi:10.1023/A:1010933404324.</w:t>
      </w:r>
    </w:p>
    <w:p w14:paraId="0A15F9AE"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Brown, Gavin, Adam Pocock, Ming-Jie Zhao, and Mikel Lujan. 2012. “Conditional Likelihood Maximisation: A Unifying Framework for Mutual Information Feature Selection.” </w:t>
      </w:r>
      <w:r w:rsidRPr="00DE0552">
        <w:rPr>
          <w:i/>
          <w:iCs/>
          <w:noProof/>
        </w:rPr>
        <w:t>Journal of Machine Learning Research</w:t>
      </w:r>
      <w:r w:rsidRPr="00DE0552">
        <w:rPr>
          <w:noProof/>
        </w:rPr>
        <w:t xml:space="preserve"> 13: 27–66. doi:10.1016/j.patcog.2015.11.007.</w:t>
      </w:r>
    </w:p>
    <w:p w14:paraId="08183326"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Burges, Christopher J.C. 1998. “A Tutorial on Support Vector Machines for Pattern Recognition.” </w:t>
      </w:r>
      <w:r w:rsidRPr="00DE0552">
        <w:rPr>
          <w:i/>
          <w:iCs/>
          <w:noProof/>
        </w:rPr>
        <w:t>Data Mining and Knowledge Discovery</w:t>
      </w:r>
      <w:r w:rsidRPr="00DE0552">
        <w:rPr>
          <w:noProof/>
        </w:rPr>
        <w:t xml:space="preserve"> 2 (2): 121–167. doi:10.1023/A:1009715923555.</w:t>
      </w:r>
    </w:p>
    <w:p w14:paraId="236EEF5B"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Chen, Xi, and Yanfeng Gu. 2015. “Class-Specific Feature Selection With Local Geometric Structure and Discriminative Information Based on Sparse Similar Samples.” </w:t>
      </w:r>
      <w:r w:rsidRPr="00DE0552">
        <w:rPr>
          <w:i/>
          <w:iCs/>
          <w:noProof/>
        </w:rPr>
        <w:t>IEEE Geoscience and Remote Sensing Letters</w:t>
      </w:r>
      <w:r w:rsidRPr="00DE0552">
        <w:rPr>
          <w:noProof/>
        </w:rPr>
        <w:t xml:space="preserve"> 12 (7): 1392–1396. doi:10.1109/LGRS.2015.2402205.</w:t>
      </w:r>
    </w:p>
    <w:p w14:paraId="71E13286"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Chen, Xi, Gongjian Zhou, Yushi Chen, Guofan Shao, and Yanfeng Gu. 2017. “Supervised Multiview Feature Selection Exploring Homogeneity and Heterogeneity with L1,2 -Norm and Automatic View Generation.” </w:t>
      </w:r>
      <w:r w:rsidRPr="00DE0552">
        <w:rPr>
          <w:i/>
          <w:iCs/>
          <w:noProof/>
        </w:rPr>
        <w:t>IEEE Transactions on Geoscience and Remote Sensing</w:t>
      </w:r>
      <w:r w:rsidRPr="00DE0552">
        <w:rPr>
          <w:noProof/>
        </w:rPr>
        <w:t xml:space="preserve"> 55 (4): 2074–2088. doi:10.1109/TGRS.2016.2636329.</w:t>
      </w:r>
    </w:p>
    <w:p w14:paraId="675C2EEC"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Chi, Mingmin, Antonio Plaza, Jon Atli Benediktsson, Zhongyi Sun, Jinsheng Shen, and Yangyong Zhu. 2016. “Big Data for Remote Sensing: Challenges and Opportunities.” </w:t>
      </w:r>
      <w:r w:rsidRPr="00DE0552">
        <w:rPr>
          <w:i/>
          <w:iCs/>
          <w:noProof/>
        </w:rPr>
        <w:t>Proceedings of the IEEE</w:t>
      </w:r>
      <w:r w:rsidRPr="00DE0552">
        <w:rPr>
          <w:noProof/>
        </w:rPr>
        <w:t xml:space="preserve"> 104 (11): 2207–2219. doi:10.1109/JPROC.2016.2598228.</w:t>
      </w:r>
    </w:p>
    <w:p w14:paraId="5680F178"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Cukur, Huseyin, Hamidullah Binol, Faruk Sukru Uslu, Yusuf Kalayci, and Abdullah Bal. 2015. “Cross Correlation Based Clustering for Feature Selection in Hyperspectral Imagery.” In </w:t>
      </w:r>
      <w:r w:rsidRPr="00DE0552">
        <w:rPr>
          <w:i/>
          <w:iCs/>
          <w:noProof/>
        </w:rPr>
        <w:t>2015 9th International Conference on Electrical and Electronics Engineering (ELECO)</w:t>
      </w:r>
      <w:r w:rsidRPr="00DE0552">
        <w:rPr>
          <w:noProof/>
        </w:rPr>
        <w:t>, 232–236. Bursa: IEEE. doi:10.1109/ELECO.2015.7394552.</w:t>
      </w:r>
    </w:p>
    <w:p w14:paraId="2BBC6B5A"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Duin, R P W, and David M. J. Tax. 2005. “Statistical Pattern Recognition.” In </w:t>
      </w:r>
      <w:r w:rsidRPr="00DE0552">
        <w:rPr>
          <w:i/>
          <w:iCs/>
          <w:noProof/>
        </w:rPr>
        <w:t>Handbook of Pattern Recognition and Computer Vision, 3rd Ed.</w:t>
      </w:r>
      <w:r w:rsidRPr="00DE0552">
        <w:rPr>
          <w:noProof/>
        </w:rPr>
        <w:t xml:space="preserve">, edited by CH Chen and PSP Wang, </w:t>
      </w:r>
      <w:r w:rsidRPr="00DE0552">
        <w:rPr>
          <w:noProof/>
        </w:rPr>
        <w:lastRenderedPageBreak/>
        <w:t>1–21. Singapore: World Scientific. doi:10.1142/9789812775320_0001.</w:t>
      </w:r>
    </w:p>
    <w:p w14:paraId="766F1E9A"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Frey, Brendan J, and Delbert Dueck. 2007. “Clustering by Passing Messages between Data Points.” </w:t>
      </w:r>
      <w:r w:rsidRPr="00DE0552">
        <w:rPr>
          <w:i/>
          <w:iCs/>
          <w:noProof/>
        </w:rPr>
        <w:t>Science</w:t>
      </w:r>
      <w:r w:rsidRPr="00DE0552">
        <w:rPr>
          <w:noProof/>
        </w:rPr>
        <w:t xml:space="preserve"> 315 (5814): 972–976. doi:10.1126/science.1136800.</w:t>
      </w:r>
    </w:p>
    <w:p w14:paraId="1FF60204"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GIC. 2014. “Hyperspectral Remote Sensing Scenes.” http://www.ehu.eus/ccwintco/index.php?title=Hyperspectral_Remote_Sensing_Scenes.</w:t>
      </w:r>
    </w:p>
    <w:p w14:paraId="3BB827E6"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Gui, Jie, Zhenan Sun, Shuiwang Ji, Dacheng Tao, and Tieniu Tan. 2016. “Feature Selection Based on Structured Sparsity: A Comprehensive Study.” </w:t>
      </w:r>
      <w:r w:rsidRPr="00DE0552">
        <w:rPr>
          <w:i/>
          <w:iCs/>
          <w:noProof/>
        </w:rPr>
        <w:t>IEEE Transactions on Neural Networks and Learning Systems</w:t>
      </w:r>
      <w:r w:rsidRPr="00DE0552">
        <w:rPr>
          <w:noProof/>
        </w:rPr>
        <w:t xml:space="preserve"> 28 (7): 1–18. doi:10.1109/TNNLS.2016.2551724.</w:t>
      </w:r>
    </w:p>
    <w:p w14:paraId="22DF713B"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Guyon, Isabelle, and Andre Elisseeff. 2003. “An Introduction to Variable and Feature Selection.” </w:t>
      </w:r>
      <w:r w:rsidRPr="00DE0552">
        <w:rPr>
          <w:i/>
          <w:iCs/>
          <w:noProof/>
        </w:rPr>
        <w:t>Journal of Machine Learning Research</w:t>
      </w:r>
      <w:r w:rsidRPr="00DE0552">
        <w:rPr>
          <w:noProof/>
        </w:rPr>
        <w:t xml:space="preserve"> 3: 1157–1182. doi:10.1016/j.aca.2011.07.027.</w:t>
      </w:r>
    </w:p>
    <w:p w14:paraId="7107B3A1"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Guyon, Isabelle, Jason Weston, Stephen Barnhill, and Vladimir Vapnik. 2002. “Gene Selection for Cancer Classification Using Support Vector Machines.” </w:t>
      </w:r>
      <w:r w:rsidRPr="00DE0552">
        <w:rPr>
          <w:i/>
          <w:iCs/>
          <w:noProof/>
        </w:rPr>
        <w:t>Machine Learning</w:t>
      </w:r>
      <w:r w:rsidRPr="00DE0552">
        <w:rPr>
          <w:noProof/>
        </w:rPr>
        <w:t xml:space="preserve"> 46 (1–3): 389–422. doi:10.1023/A:1012487302797.</w:t>
      </w:r>
    </w:p>
    <w:p w14:paraId="4F832777"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Hand, David J, and Kerning Yu. 2001. “Idiot’s Bayes - Not So Stupid After All?” </w:t>
      </w:r>
      <w:r w:rsidRPr="00DE0552">
        <w:rPr>
          <w:i/>
          <w:iCs/>
          <w:noProof/>
        </w:rPr>
        <w:t>International Statisitical Review</w:t>
      </w:r>
      <w:r w:rsidRPr="00DE0552">
        <w:rPr>
          <w:noProof/>
        </w:rPr>
        <w:t xml:space="preserve"> 69 (3): 385–398.</w:t>
      </w:r>
    </w:p>
    <w:p w14:paraId="758DE35C"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Jain, Anil K, Robert P W Duin, and Jianchang Mao. 2000. “Statistical Pattern Recognition: A Review.” </w:t>
      </w:r>
      <w:r w:rsidRPr="00DE0552">
        <w:rPr>
          <w:i/>
          <w:iCs/>
          <w:noProof/>
        </w:rPr>
        <w:t>IEEE Transactions on Pattern Analysis and Machine Intelligence</w:t>
      </w:r>
      <w:r w:rsidRPr="00DE0552">
        <w:rPr>
          <w:noProof/>
        </w:rPr>
        <w:t xml:space="preserve"> 22 (1): 4–37.</w:t>
      </w:r>
    </w:p>
    <w:p w14:paraId="5F58262C"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Johnson, Brian, and Zhixiao Xie. 2013. “Classifying a High Resolution Image of an Urban Area Using Super-Object Information.” </w:t>
      </w:r>
      <w:r w:rsidRPr="00DE0552">
        <w:rPr>
          <w:i/>
          <w:iCs/>
          <w:noProof/>
        </w:rPr>
        <w:t>ISPRS Journal of Photogrammetry and Remote Sensing</w:t>
      </w:r>
      <w:r w:rsidRPr="00DE0552">
        <w:rPr>
          <w:noProof/>
        </w:rPr>
        <w:t xml:space="preserve"> 83 (September): 40–49. doi:10.1016/j.isprsjprs.2013.05.008.</w:t>
      </w:r>
    </w:p>
    <w:p w14:paraId="53BD5999"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Kalousis, Alexandros, Julien Prados, and Melanie Hilario. 2007. “Stability of Feature Selection Algorithms: A Study on High-Dimensional Spaces.” </w:t>
      </w:r>
      <w:r w:rsidRPr="00DE0552">
        <w:rPr>
          <w:i/>
          <w:iCs/>
          <w:noProof/>
        </w:rPr>
        <w:t>Knowledge and Information Systems</w:t>
      </w:r>
      <w:r w:rsidRPr="00DE0552">
        <w:rPr>
          <w:noProof/>
        </w:rPr>
        <w:t xml:space="preserve"> 12 (1): 95–116. doi:10.1007/s10115-006-0040-8.</w:t>
      </w:r>
    </w:p>
    <w:p w14:paraId="222326D7"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Kononenko, Igor, E Šimec, and M Robnik-Šikonja. 1997. “Overcoming the Myopia of Inductive Learning Algorithms with RELIEFF.” </w:t>
      </w:r>
      <w:r w:rsidRPr="00DE0552">
        <w:rPr>
          <w:i/>
          <w:iCs/>
          <w:noProof/>
        </w:rPr>
        <w:t>Applied Intelligence</w:t>
      </w:r>
      <w:r w:rsidRPr="00DE0552">
        <w:rPr>
          <w:noProof/>
        </w:rPr>
        <w:t xml:space="preserve"> 7 (1): 39–55. doi:10.1023/A:1008280620621.</w:t>
      </w:r>
    </w:p>
    <w:p w14:paraId="3995BAEE"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Kuncheva, L I. 2007. “A Stability Index for Feature Selection.” In </w:t>
      </w:r>
      <w:r w:rsidRPr="00DE0552">
        <w:rPr>
          <w:i/>
          <w:iCs/>
          <w:noProof/>
        </w:rPr>
        <w:t>International Multi-Conference: Artificial Intelligence and Applications</w:t>
      </w:r>
      <w:r w:rsidRPr="00DE0552">
        <w:rPr>
          <w:noProof/>
        </w:rPr>
        <w:t>, 390–395. Innsbruck, Austria: IASTED.</w:t>
      </w:r>
    </w:p>
    <w:p w14:paraId="40311879"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Li, Shengqiao, E James Harner, and Donald a Adjeroh. 2011. “Random KNN Feature Selection - a Fast and Stable Alternative to Random Forests.” </w:t>
      </w:r>
      <w:r w:rsidRPr="00DE0552">
        <w:rPr>
          <w:i/>
          <w:iCs/>
          <w:noProof/>
        </w:rPr>
        <w:t>BMC Bioinformatics</w:t>
      </w:r>
      <w:r w:rsidRPr="00DE0552">
        <w:rPr>
          <w:noProof/>
        </w:rPr>
        <w:t xml:space="preserve"> 12 (1). BioMed Central Ltd: 450. doi:10.1186/1471-2105-12-450.</w:t>
      </w:r>
    </w:p>
    <w:p w14:paraId="3684B5E5"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lastRenderedPageBreak/>
        <w:t>Lichman, M. 2013. “UCI Machine Learning Repository.” http://archive.ics.uci.edu/ml.</w:t>
      </w:r>
    </w:p>
    <w:p w14:paraId="1C42E72A"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Mishra, K K, and Sandeep Harit. 2010. “A Fast Algorithm for Finding the Non Dominated Set in Multi Objective Optimization.” </w:t>
      </w:r>
      <w:r w:rsidRPr="00DE0552">
        <w:rPr>
          <w:i/>
          <w:iCs/>
          <w:noProof/>
        </w:rPr>
        <w:t>Multi-Objective Optimization Using Evolutionary Algorithms</w:t>
      </w:r>
      <w:r w:rsidRPr="00DE0552">
        <w:rPr>
          <w:noProof/>
        </w:rPr>
        <w:t xml:space="preserve"> 1 (25): 35–39.</w:t>
      </w:r>
    </w:p>
    <w:p w14:paraId="4DAAE8FC"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Mitra, Pabitra, C A Murthy, and Sankar K Pal. 2002. “Unsupervised Feature Selection Using Feature Similarity.” </w:t>
      </w:r>
      <w:r w:rsidRPr="00DE0552">
        <w:rPr>
          <w:i/>
          <w:iCs/>
          <w:noProof/>
        </w:rPr>
        <w:t>IEEE Transactions on Pattern Analysis and Machine Intelligence PAMI</w:t>
      </w:r>
      <w:r w:rsidRPr="00DE0552">
        <w:rPr>
          <w:noProof/>
        </w:rPr>
        <w:t xml:space="preserve"> 24 (3): 301–312. doi:10.1109/34.990133.</w:t>
      </w:r>
    </w:p>
    <w:p w14:paraId="30B8E443"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Peng, Hanchuan, Fuhui Long, and Chris Ding. 2005. “Feature Selection Based on Mutual Information: Criteria of Max-Dependency, Max-Relevance, and Min-Redundancy.” </w:t>
      </w:r>
      <w:r w:rsidRPr="00DE0552">
        <w:rPr>
          <w:i/>
          <w:iCs/>
          <w:noProof/>
        </w:rPr>
        <w:t>IEEE Trans. on Pattern Analysis and Machine Intelligence</w:t>
      </w:r>
      <w:r w:rsidRPr="00DE0552">
        <w:rPr>
          <w:noProof/>
        </w:rPr>
        <w:t xml:space="preserve"> 27 (8): 1226–1238. doi:10.1109/TPAMI.2005.159.</w:t>
      </w:r>
    </w:p>
    <w:p w14:paraId="4019BA94"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Sahu, Barnali, and Debahuti Mishra. 2011. “A Novel Approach for Selecting Informative Genes from Gene Expression Data Using Signal-to-Noise Ratio and t-Statistics.” In </w:t>
      </w:r>
      <w:r w:rsidRPr="00DE0552">
        <w:rPr>
          <w:i/>
          <w:iCs/>
          <w:noProof/>
        </w:rPr>
        <w:t>2011 2nd International Conference on Computer and Communication Technology (ICCCT-2011)</w:t>
      </w:r>
      <w:r w:rsidRPr="00DE0552">
        <w:rPr>
          <w:noProof/>
        </w:rPr>
        <w:t>, 5–10. Allahabad, India: IEEE. doi:10.1109/ICCCT.2011.6075207.</w:t>
      </w:r>
    </w:p>
    <w:p w14:paraId="36178A3F"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Strobl, Carolin, Anne-Laure Boulesteix, Thomas Kneib, Thomas Augustin, and Achim Zeileis. 2008. “Conditional Variable Importance for Random Forests.” </w:t>
      </w:r>
      <w:r w:rsidRPr="00DE0552">
        <w:rPr>
          <w:i/>
          <w:iCs/>
          <w:noProof/>
        </w:rPr>
        <w:t>BMC Bioinformatics</w:t>
      </w:r>
      <w:r w:rsidRPr="00DE0552">
        <w:rPr>
          <w:noProof/>
        </w:rPr>
        <w:t xml:space="preserve"> 9 (January): 307. doi:10.1186/1471-2105-9-307.</w:t>
      </w:r>
    </w:p>
    <w:p w14:paraId="401F5B7E"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Tolosi, Laura, and Thomas Lengauer. 2011. “Classification with Correlated Features: Unreliability of Feature Ranking and Solutions.” </w:t>
      </w:r>
      <w:r w:rsidRPr="00DE0552">
        <w:rPr>
          <w:i/>
          <w:iCs/>
          <w:noProof/>
        </w:rPr>
        <w:t>Bioinformatics</w:t>
      </w:r>
      <w:r w:rsidRPr="00DE0552">
        <w:rPr>
          <w:noProof/>
        </w:rPr>
        <w:t xml:space="preserve"> 27 (14): 1986–1994. doi:10.1093/bioinformatics/btr300.</w:t>
      </w:r>
    </w:p>
    <w:p w14:paraId="0E05CAFE"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TU Delft. 2015. “PRTools.” http://prtools.org/prtools/.</w:t>
      </w:r>
    </w:p>
    <w:p w14:paraId="0F491A10"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Wang, Hua, Feiping Nie, Heng Huang, Shannon Risacher, Andrew J Saykin, Li Shen, and ADNI. 2010. “Efficient and Robust Feature Selection via Joint ℓ2, 1-Norms Minimization.” </w:t>
      </w:r>
      <w:r w:rsidRPr="00DE0552">
        <w:rPr>
          <w:i/>
          <w:iCs/>
          <w:noProof/>
        </w:rPr>
        <w:t>Advances in Neural Information Processing Systems</w:t>
      </w:r>
      <w:r w:rsidRPr="00DE0552">
        <w:rPr>
          <w:noProof/>
        </w:rPr>
        <w:t xml:space="preserve"> 23 (March): 1813–1821. doi:10.1016/j.neuroimage.2010.10.081.</w:t>
      </w:r>
    </w:p>
    <w:p w14:paraId="02799C9A"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Webb, Andrew R. 2002. </w:t>
      </w:r>
      <w:r w:rsidRPr="00DE0552">
        <w:rPr>
          <w:i/>
          <w:iCs/>
          <w:noProof/>
        </w:rPr>
        <w:t>Statistical Pattern Recognition</w:t>
      </w:r>
      <w:r w:rsidRPr="00DE0552">
        <w:rPr>
          <w:noProof/>
        </w:rPr>
        <w:t>. Chichester, UK: John Wiley &amp; Sons, Ltd. doi:10.1002/0470854774.</w:t>
      </w:r>
    </w:p>
    <w:p w14:paraId="0E7969AF"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Wu, Bo, Chongcheng Chen, Tahar Mohand Kechadi, and Liya Sun. 2013. “A Comparative Evaluation of Filter-Based Feature Selection Methods for Hyper-Spectral Band Selection.” </w:t>
      </w:r>
      <w:r w:rsidRPr="00DE0552">
        <w:rPr>
          <w:i/>
          <w:iCs/>
          <w:noProof/>
        </w:rPr>
        <w:t>International Journal of Remote Sensing</w:t>
      </w:r>
      <w:r w:rsidRPr="00DE0552">
        <w:rPr>
          <w:noProof/>
        </w:rPr>
        <w:t xml:space="preserve"> 34 (22): 7974–7990. doi:10.1080/01431161.2013.827815.</w:t>
      </w:r>
    </w:p>
    <w:p w14:paraId="62D818B8"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Yang, Howard Hua, and John Moody. 1999. “Data Visualization and Feature Selection: New Algorithms for Nongaussian Data.” </w:t>
      </w:r>
      <w:r w:rsidRPr="00DE0552">
        <w:rPr>
          <w:i/>
          <w:iCs/>
          <w:noProof/>
        </w:rPr>
        <w:t>Advances in Neural Information Processing Systems</w:t>
      </w:r>
      <w:r w:rsidRPr="00DE0552">
        <w:rPr>
          <w:noProof/>
        </w:rPr>
        <w:t xml:space="preserve"> </w:t>
      </w:r>
      <w:r w:rsidRPr="00DE0552">
        <w:rPr>
          <w:noProof/>
        </w:rPr>
        <w:lastRenderedPageBreak/>
        <w:t>12 (Mi): 687–693.</w:t>
      </w:r>
    </w:p>
    <w:p w14:paraId="173939E4"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Yousef, Malik, Segun Jung, Louise C Showe, and Michael K Showe. 2007. “Recursive Cluster Elimination (RCE) for Classification and Feature Selection from Gene Expression Data.” </w:t>
      </w:r>
      <w:r w:rsidRPr="00DE0552">
        <w:rPr>
          <w:i/>
          <w:iCs/>
          <w:noProof/>
        </w:rPr>
        <w:t>BMC Bioinformatics</w:t>
      </w:r>
      <w:r w:rsidRPr="00DE0552">
        <w:rPr>
          <w:noProof/>
        </w:rPr>
        <w:t xml:space="preserve"> 8 (144). doi:10.1186/1471-2105-8-144.</w:t>
      </w:r>
    </w:p>
    <w:p w14:paraId="096E9AA7"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Yu, Lei, and Huan Liu. 2004. “Efficient Feature Selection via Analysis of Relevance and Redundancy.” </w:t>
      </w:r>
      <w:r w:rsidRPr="00DE0552">
        <w:rPr>
          <w:i/>
          <w:iCs/>
          <w:noProof/>
        </w:rPr>
        <w:t>Journal of Machine Learning Research</w:t>
      </w:r>
      <w:r w:rsidRPr="00DE0552">
        <w:rPr>
          <w:noProof/>
        </w:rPr>
        <w:t xml:space="preserve"> 5 (2004): 1205–1224.</w:t>
      </w:r>
    </w:p>
    <w:p w14:paraId="732F9C55" w14:textId="77777777" w:rsidR="00DE0552" w:rsidRPr="00DE0552" w:rsidRDefault="00DE0552" w:rsidP="00DE0552">
      <w:pPr>
        <w:widowControl w:val="0"/>
        <w:autoSpaceDE w:val="0"/>
        <w:autoSpaceDN w:val="0"/>
        <w:adjustRightInd w:val="0"/>
        <w:spacing w:line="360" w:lineRule="auto"/>
        <w:ind w:left="480" w:hanging="480"/>
        <w:rPr>
          <w:noProof/>
        </w:rPr>
      </w:pPr>
      <w:r w:rsidRPr="00DE0552">
        <w:rPr>
          <w:noProof/>
        </w:rPr>
        <w:t xml:space="preserve">Yuan, Yuan, Guokang Zhu, and Qi Wang. 2015. “Hyperspectral Band Selection by Multitask Sparsity Pursuit.” </w:t>
      </w:r>
      <w:r w:rsidRPr="00DE0552">
        <w:rPr>
          <w:i/>
          <w:iCs/>
          <w:noProof/>
        </w:rPr>
        <w:t>IEEE Transactions on Geoscience and Remote Sensing</w:t>
      </w:r>
      <w:r w:rsidRPr="00DE0552">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6-11T11:42:00Z" w:initials="rev1">
    <w:p w14:paraId="363DBF20" w14:textId="37880E46" w:rsidR="00593C25" w:rsidRDefault="00593C25">
      <w:pPr>
        <w:pStyle w:val="CommentText"/>
      </w:pPr>
      <w:r>
        <w:rPr>
          <w:rStyle w:val="CommentReference"/>
        </w:rPr>
        <w:annotationRef/>
      </w:r>
      <w:r>
        <w:t>This paper presents a feature selection method for high dimensional remotely sensed data. It mainly uses the average-linkage hierarchical clustering to group the corrected features, and the importance is measured based on the median of a relevance criterion. The manuscript is not written well. The structure is not clear which makes it hard to understand. Some important problems should be considered as follows.</w:t>
      </w:r>
      <w:r>
        <w:br/>
        <w:t xml:space="preserve">1.The logic of the introduction is not clear, and </w:t>
      </w:r>
      <w:r w:rsidRPr="00D57DC4">
        <w:rPr>
          <w:highlight w:val="yellow"/>
        </w:rPr>
        <w:t>there are too many different</w:t>
      </w:r>
      <w:r>
        <w:t xml:space="preserve"> categories according to various classifying criteria. The introduction is not comprehensive as well. Some related works should be added as follows.</w:t>
      </w:r>
      <w:r>
        <w:br/>
        <w:t xml:space="preserve">“Dual Clustering Based Hyperspectral Band Selection by Contextual Analysis,” IEEE T-GRS, 2016. “Salient Band Selection for Hyperspectral Image Classification via Manifold Ranking,” IEEE T-NNLS, 2016. “Hyperspectral Band Selection by Multi-task Sparsity Pursuit,” IEEE T-GRS, 2015. “Hyperspectral Image Band Selection via Global Optimal Clustering,” IGARSS, 2017. </w:t>
      </w:r>
      <w:r>
        <w:br/>
        <w:t>(*** Note from Editor (Tim Warner) - please do NOT cite these works unless they specifically add to the paper.  It is not clear to me that these papers are directly relevant to your work; if they are not directly relevant then they should not be cited.)</w:t>
      </w:r>
    </w:p>
  </w:comment>
  <w:comment w:id="2" w:author="dugalh" w:date="2018-06-17T14:57:00Z" w:initials="dh">
    <w:p w14:paraId="2A316AD9" w14:textId="787BAEC1" w:rsidR="00DC6A1B" w:rsidRDefault="00DC6A1B">
      <w:pPr>
        <w:pStyle w:val="CommentText"/>
      </w:pPr>
      <w:r>
        <w:rPr>
          <w:rStyle w:val="CommentReference"/>
        </w:rPr>
        <w:annotationRef/>
      </w:r>
      <w:r>
        <w:t>I have removed some detail on the background to feature selection, moved related methods to their own section, and deleted some categories that were unnecessary</w:t>
      </w:r>
    </w:p>
  </w:comment>
  <w:comment w:id="1" w:author="Reviewer2" w:date="2018-06-11T11:50:00Z" w:initials="rev2">
    <w:p w14:paraId="3B32ED0B" w14:textId="7929790A" w:rsidR="00593C25" w:rsidRDefault="00593C25">
      <w:pPr>
        <w:pStyle w:val="CommentText"/>
      </w:pPr>
      <w:r>
        <w:rPr>
          <w:rStyle w:val="CommentReference"/>
        </w:rPr>
        <w:annotationRef/>
      </w:r>
      <w:r>
        <w:t>This paper presents a new feature selection method based on feature clustering and ranking for high-dimensional remote sensing data classification. The description of the proposed method is not sufficient. The contribution of this paper is not enough. The specific comments are as follow:</w:t>
      </w:r>
    </w:p>
  </w:comment>
  <w:comment w:id="5" w:author="Reviewer1" w:date="2018-06-11T11:43:00Z" w:initials="rev1">
    <w:p w14:paraId="799860AD" w14:textId="45DC2130" w:rsidR="00593C25" w:rsidRDefault="00593C25">
      <w:pPr>
        <w:pStyle w:val="CommentText"/>
      </w:pPr>
      <w:r>
        <w:rPr>
          <w:rStyle w:val="CommentReference"/>
        </w:rPr>
        <w:annotationRef/>
      </w:r>
      <w:r>
        <w:t>The structure of the whole manuscript is not clear</w:t>
      </w:r>
      <w:r w:rsidRPr="00D57DC4">
        <w:rPr>
          <w:highlight w:val="yellow"/>
        </w:rPr>
        <w:t>. It is really hard to understand the motivations of the proposed method</w:t>
      </w:r>
      <w:r>
        <w:t>. It is better to reorganize the structure, and put the experimental figures and tables under the corresponding manuscript description.</w:t>
      </w:r>
    </w:p>
  </w:comment>
  <w:comment w:id="6" w:author="dugalh" w:date="2018-06-17T14:58:00Z" w:initials="dh">
    <w:p w14:paraId="3BEC17C0" w14:textId="2DA738CA" w:rsidR="00DC6A1B" w:rsidRDefault="00DC6A1B">
      <w:pPr>
        <w:pStyle w:val="CommentText"/>
      </w:pPr>
      <w:r>
        <w:rPr>
          <w:rStyle w:val="CommentReference"/>
        </w:rPr>
        <w:annotationRef/>
      </w:r>
      <w:r>
        <w:t>The IJRS submission system does not allow the figures/tables to put with the description.  I have added a little to clarify the motivation for the method.  Hopefully moving related methods to their own section will help with this too.</w:t>
      </w:r>
      <w:r w:rsidR="00A3122A">
        <w:t xml:space="preserve">  Anything else to do here Adriaan?</w:t>
      </w:r>
    </w:p>
  </w:comment>
  <w:comment w:id="11" w:author="Reviewer2" w:date="2018-06-11T11:50:00Z" w:initials="rev2">
    <w:p w14:paraId="47156D7E" w14:textId="34B372C4" w:rsidR="00593C25" w:rsidRDefault="00593C25">
      <w:pPr>
        <w:pStyle w:val="CommentText"/>
      </w:pPr>
      <w:r>
        <w:rPr>
          <w:rStyle w:val="CommentReference"/>
        </w:rPr>
        <w:annotationRef/>
      </w:r>
      <w:r>
        <w:t>In the Introduction, the review of existing feature selection methods are poorly organized. Moreover, the main contribution of this paper should be added and clearer.</w:t>
      </w:r>
    </w:p>
  </w:comment>
  <w:comment w:id="51" w:author="dugalh" w:date="2018-06-17T15:01:00Z" w:initials="dh">
    <w:p w14:paraId="119B407A" w14:textId="7D3505CE" w:rsidR="00DC6A1B" w:rsidRDefault="00DC6A1B">
      <w:pPr>
        <w:pStyle w:val="CommentText"/>
      </w:pPr>
      <w:r>
        <w:rPr>
          <w:rStyle w:val="CommentReference"/>
        </w:rPr>
        <w:annotationRef/>
      </w:r>
      <w:r>
        <w:t>The motivation for the method.  Clear enough?</w:t>
      </w:r>
    </w:p>
    <w:p w14:paraId="762CBCA0" w14:textId="53D7561E" w:rsidR="00DC6A1B" w:rsidRDefault="00DC6A1B">
      <w:pPr>
        <w:pStyle w:val="CommentText"/>
      </w:pPr>
      <w:r>
        <w:t>Then below, I describe how the contributions of the study (such as they are) and how the method differs from similar ones.</w:t>
      </w:r>
    </w:p>
  </w:comment>
  <w:comment w:id="90" w:author="dugalh" w:date="2018-06-17T14:56:00Z" w:initials="dh">
    <w:p w14:paraId="5FDE1FD3" w14:textId="79380D3C" w:rsidR="00DC6A1B" w:rsidRDefault="00DC6A1B">
      <w:pPr>
        <w:pStyle w:val="CommentText"/>
      </w:pPr>
      <w:r>
        <w:rPr>
          <w:rStyle w:val="CommentReference"/>
        </w:rPr>
        <w:annotationRef/>
      </w:r>
      <w:r>
        <w:t>Moved here from intro</w:t>
      </w:r>
    </w:p>
  </w:comment>
  <w:comment w:id="129" w:author="Reviewer1" w:date="2018-06-11T11:45:00Z" w:initials="rev1">
    <w:p w14:paraId="28F1F8EB" w14:textId="3FB687AC" w:rsidR="00593C25" w:rsidRDefault="00593C25">
      <w:pPr>
        <w:pStyle w:val="CommentText"/>
      </w:pPr>
      <w:r>
        <w:rPr>
          <w:rStyle w:val="CommentReference"/>
        </w:rPr>
        <w:annotationRef/>
      </w:r>
      <w:r>
        <w:t>One important motivation of the proposed is taking the computation time and measurement cost into consideration when selecting features. In the detailed algorithm implementation, how to select bands based on the computation time?</w:t>
      </w:r>
    </w:p>
  </w:comment>
  <w:comment w:id="131" w:author="dugalh" w:date="2018-06-17T15:03:00Z" w:initials="dh">
    <w:p w14:paraId="7B81745E" w14:textId="115D965C" w:rsidR="00A3122A" w:rsidRDefault="00A3122A">
      <w:pPr>
        <w:pStyle w:val="CommentText"/>
      </w:pPr>
      <w:r>
        <w:rPr>
          <w:rStyle w:val="CommentReference"/>
        </w:rPr>
        <w:annotationRef/>
      </w:r>
      <w:r>
        <w:t>I describe this below now</w:t>
      </w:r>
    </w:p>
  </w:comment>
  <w:comment w:id="130" w:author="Reviewer2" w:date="2018-06-11T11:51:00Z" w:initials="rev2">
    <w:p w14:paraId="6346A297" w14:textId="68AE338E" w:rsidR="00593C25" w:rsidRDefault="00593C25">
      <w:pPr>
        <w:pStyle w:val="CommentText"/>
      </w:pPr>
      <w:r>
        <w:rPr>
          <w:rStyle w:val="CommentReference"/>
        </w:rPr>
        <w:annotationRef/>
      </w:r>
      <w:r>
        <w:t>In 2.1, the introduction of the proposed method is too short. Some more detailed procedure of the proposed method should be added.</w:t>
      </w:r>
    </w:p>
  </w:comment>
  <w:comment w:id="132" w:author="dugalh" w:date="2018-06-17T15:03:00Z" w:initials="dh">
    <w:p w14:paraId="4E5DF2E1" w14:textId="0586A9FE" w:rsidR="00A3122A" w:rsidRDefault="00A3122A">
      <w:pPr>
        <w:pStyle w:val="CommentText"/>
      </w:pPr>
      <w:r>
        <w:rPr>
          <w:rStyle w:val="CommentReference"/>
        </w:rPr>
        <w:annotationRef/>
      </w:r>
      <w:r>
        <w:t>I have added a little below to give more detail on the cluster ranking measure, and which features to select from the best clusters</w:t>
      </w:r>
    </w:p>
  </w:comment>
  <w:comment w:id="143" w:author="Reviewer1" w:date="2018-06-11T11:46:00Z" w:initials="rev1">
    <w:p w14:paraId="587FAD32" w14:textId="08763C18" w:rsidR="00593C25" w:rsidRDefault="00593C25">
      <w:pPr>
        <w:pStyle w:val="CommentText"/>
      </w:pPr>
      <w:r>
        <w:rPr>
          <w:rStyle w:val="CommentReference"/>
        </w:rPr>
        <w:annotationRef/>
      </w:r>
      <w:r>
        <w:t>The dissimilarity threshold is an important parameter which is determined by visual inspection dendrogram for each data set. This parameter selection is subjective and not stable. Therefore, how does this parameter affect the stability of the whole method? Is the defined stability meaningful when the proposed method involves an unstable parameter?</w:t>
      </w:r>
    </w:p>
  </w:comment>
  <w:comment w:id="144" w:author="dugalh" w:date="2018-06-17T15:04:00Z" w:initials="dh">
    <w:p w14:paraId="1A342CF3" w14:textId="06D97DA3" w:rsidR="00A3122A" w:rsidRDefault="00A3122A">
      <w:pPr>
        <w:pStyle w:val="CommentText"/>
      </w:pPr>
      <w:r>
        <w:rPr>
          <w:rStyle w:val="CommentReference"/>
        </w:rPr>
        <w:annotationRef/>
      </w:r>
      <w:r>
        <w:t xml:space="preserve">This is NA now that the clustering is automatic.  </w:t>
      </w:r>
    </w:p>
  </w:comment>
  <w:comment w:id="428" w:author="dugalh" w:date="2018-06-17T15:08:00Z" w:initials="dh">
    <w:p w14:paraId="60B59574" w14:textId="1E8D3FC5" w:rsidR="00A3122A" w:rsidRDefault="00A3122A">
      <w:pPr>
        <w:pStyle w:val="CommentText"/>
      </w:pPr>
      <w:r>
        <w:rPr>
          <w:rStyle w:val="CommentReference"/>
        </w:rPr>
        <w:annotationRef/>
      </w:r>
      <w:r>
        <w:t>This paragraph added in response to comments from both reviewers above (how to incorporate measurement/computation cost into the selection and detail on the algorithm)</w:t>
      </w:r>
    </w:p>
  </w:comment>
  <w:comment w:id="532" w:author="Reviewer2" w:date="2018-06-11T11:51:00Z" w:initials="rev2">
    <w:p w14:paraId="7DFCAE31" w14:textId="67FA676E" w:rsidR="00593C25" w:rsidRDefault="00593C25">
      <w:pPr>
        <w:pStyle w:val="CommentText"/>
      </w:pPr>
      <w:r>
        <w:rPr>
          <w:rStyle w:val="CommentReference"/>
        </w:rPr>
        <w:annotationRef/>
      </w:r>
      <w:r>
        <w:t>In the experiment, the analysis of selected features for different methods may be investigated.</w:t>
      </w:r>
    </w:p>
  </w:comment>
  <w:comment w:id="533" w:author="dugalh" w:date="2018-06-17T15:10:00Z" w:initials="dh">
    <w:p w14:paraId="7588C21E" w14:textId="080B1EBF" w:rsidR="00A3122A" w:rsidRDefault="00A3122A">
      <w:pPr>
        <w:pStyle w:val="CommentText"/>
      </w:pPr>
      <w:r>
        <w:rPr>
          <w:rStyle w:val="CommentReference"/>
        </w:rPr>
        <w:annotationRef/>
      </w:r>
      <w:r>
        <w:t>I have added mRMR into the evaluation in response to this.</w:t>
      </w:r>
    </w:p>
  </w:comment>
  <w:comment w:id="538" w:author="dugalh" w:date="2018-06-17T15:13:00Z" w:initials="dh">
    <w:p w14:paraId="2BD42A48" w14:textId="47E45322" w:rsidR="00A3122A" w:rsidRDefault="00A3122A">
      <w:pPr>
        <w:pStyle w:val="CommentText"/>
      </w:pPr>
      <w:r>
        <w:rPr>
          <w:rStyle w:val="CommentReference"/>
        </w:rPr>
        <w:annotationRef/>
      </w:r>
      <w:r>
        <w:t xml:space="preserve">Some re-organisation </w:t>
      </w:r>
      <w:r w:rsidR="00AD1EC1">
        <w:t xml:space="preserve">below </w:t>
      </w:r>
      <w:r>
        <w:t>to include mRMR</w:t>
      </w:r>
    </w:p>
  </w:comment>
  <w:comment w:id="669" w:author="dugalh" w:date="2018-06-17T15:14:00Z" w:initials="dh">
    <w:p w14:paraId="1D5629AD" w14:textId="7419814A" w:rsidR="00AD1EC1" w:rsidRDefault="00AD1EC1">
      <w:pPr>
        <w:pStyle w:val="CommentText"/>
      </w:pPr>
      <w:r>
        <w:rPr>
          <w:rStyle w:val="CommentReference"/>
        </w:rPr>
        <w:annotationRef/>
      </w:r>
      <w:r>
        <w:t>NA with affinity propagation now</w:t>
      </w:r>
    </w:p>
  </w:comment>
  <w:comment w:id="677" w:author="dugalh" w:date="2018-06-17T15:15:00Z" w:initials="dh">
    <w:p w14:paraId="1181EE2B" w14:textId="73D8D25F" w:rsidR="00AD1EC1" w:rsidRDefault="00AD1EC1">
      <w:pPr>
        <w:pStyle w:val="CommentText"/>
      </w:pPr>
      <w:r>
        <w:rPr>
          <w:rStyle w:val="CommentReference"/>
        </w:rPr>
        <w:annotationRef/>
      </w:r>
      <w:r>
        <w:t>Alterations to this section to describe new (and improved) results</w:t>
      </w:r>
    </w:p>
  </w:comment>
  <w:comment w:id="731" w:author="dugalh" w:date="2018-06-17T15:16:00Z" w:initials="dh">
    <w:p w14:paraId="600B8477" w14:textId="6AA1E4B5" w:rsidR="00AD1EC1" w:rsidRDefault="00AD1EC1">
      <w:pPr>
        <w:pStyle w:val="CommentText"/>
      </w:pPr>
      <w:r>
        <w:rPr>
          <w:rStyle w:val="CommentReference"/>
        </w:rPr>
        <w:annotationRef/>
      </w:r>
      <w:r>
        <w:t>This paragraph irrelevant now that clustering is autom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3DBF20" w15:done="0"/>
  <w15:commentEx w15:paraId="2A316AD9" w15:paraIdParent="363DBF20" w15:done="0"/>
  <w15:commentEx w15:paraId="3B32ED0B" w15:done="0"/>
  <w15:commentEx w15:paraId="799860AD" w15:done="0"/>
  <w15:commentEx w15:paraId="3BEC17C0" w15:paraIdParent="799860AD" w15:done="0"/>
  <w15:commentEx w15:paraId="47156D7E" w15:done="0"/>
  <w15:commentEx w15:paraId="762CBCA0" w15:done="0"/>
  <w15:commentEx w15:paraId="5FDE1FD3" w15:done="0"/>
  <w15:commentEx w15:paraId="28F1F8EB" w15:done="0"/>
  <w15:commentEx w15:paraId="7B81745E" w15:paraIdParent="28F1F8EB" w15:done="0"/>
  <w15:commentEx w15:paraId="6346A297" w15:done="0"/>
  <w15:commentEx w15:paraId="4E5DF2E1" w15:paraIdParent="6346A297" w15:done="0"/>
  <w15:commentEx w15:paraId="587FAD32" w15:done="0"/>
  <w15:commentEx w15:paraId="1A342CF3" w15:paraIdParent="587FAD32" w15:done="0"/>
  <w15:commentEx w15:paraId="60B59574" w15:done="0"/>
  <w15:commentEx w15:paraId="7DFCAE31" w15:done="0"/>
  <w15:commentEx w15:paraId="7588C21E" w15:paraIdParent="7DFCAE31" w15:done="0"/>
  <w15:commentEx w15:paraId="2BD42A48" w15:done="0"/>
  <w15:commentEx w15:paraId="1D5629AD" w15:done="0"/>
  <w15:commentEx w15:paraId="1181EE2B" w15:done="0"/>
  <w15:commentEx w15:paraId="600B84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0F0F50" w14:textId="77777777" w:rsidR="00327DBF" w:rsidRDefault="00327DBF" w:rsidP="00A90339">
      <w:r>
        <w:separator/>
      </w:r>
    </w:p>
  </w:endnote>
  <w:endnote w:type="continuationSeparator" w:id="0">
    <w:p w14:paraId="18E3AF59" w14:textId="77777777" w:rsidR="00327DBF" w:rsidRDefault="00327DBF"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3B391" w14:textId="77777777" w:rsidR="00327DBF" w:rsidRDefault="00327DBF" w:rsidP="00A90339">
      <w:r>
        <w:separator/>
      </w:r>
    </w:p>
  </w:footnote>
  <w:footnote w:type="continuationSeparator" w:id="0">
    <w:p w14:paraId="5E36A228" w14:textId="77777777" w:rsidR="00327DBF" w:rsidRDefault="00327DBF"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0BD"/>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50"/>
    <w:rsid w:val="00157BEE"/>
    <w:rsid w:val="00161C7E"/>
    <w:rsid w:val="00162268"/>
    <w:rsid w:val="00164407"/>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3113"/>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8CA"/>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27DBF"/>
    <w:rsid w:val="003307B7"/>
    <w:rsid w:val="00333233"/>
    <w:rsid w:val="003352D5"/>
    <w:rsid w:val="003355AC"/>
    <w:rsid w:val="0033669F"/>
    <w:rsid w:val="00336F5C"/>
    <w:rsid w:val="003376AB"/>
    <w:rsid w:val="00337BAD"/>
    <w:rsid w:val="00337FB3"/>
    <w:rsid w:val="003408CE"/>
    <w:rsid w:val="00340D7B"/>
    <w:rsid w:val="00341253"/>
    <w:rsid w:val="00341436"/>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4310"/>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5195C"/>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1B43"/>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35BD6"/>
    <w:rsid w:val="007414B8"/>
    <w:rsid w:val="0074255F"/>
    <w:rsid w:val="00742F95"/>
    <w:rsid w:val="0074334B"/>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96E"/>
    <w:rsid w:val="007E5AA9"/>
    <w:rsid w:val="007E5D1D"/>
    <w:rsid w:val="007E661C"/>
    <w:rsid w:val="007E6994"/>
    <w:rsid w:val="007F3D3C"/>
    <w:rsid w:val="007F3E58"/>
    <w:rsid w:val="007F4261"/>
    <w:rsid w:val="007F5156"/>
    <w:rsid w:val="007F6324"/>
    <w:rsid w:val="00801C55"/>
    <w:rsid w:val="0080304C"/>
    <w:rsid w:val="00803F60"/>
    <w:rsid w:val="0080507C"/>
    <w:rsid w:val="00805887"/>
    <w:rsid w:val="00807B29"/>
    <w:rsid w:val="00807B99"/>
    <w:rsid w:val="008109E8"/>
    <w:rsid w:val="00810DCA"/>
    <w:rsid w:val="008110F9"/>
    <w:rsid w:val="00811CBD"/>
    <w:rsid w:val="008131B7"/>
    <w:rsid w:val="00823171"/>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1655"/>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092C"/>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22A"/>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1EC1"/>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A0ED5"/>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5BA"/>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1FD6"/>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5C21"/>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98"/>
    <w:rsid w:val="00D653E3"/>
    <w:rsid w:val="00D70764"/>
    <w:rsid w:val="00D71D06"/>
    <w:rsid w:val="00D74941"/>
    <w:rsid w:val="00D75150"/>
    <w:rsid w:val="00D76888"/>
    <w:rsid w:val="00D82472"/>
    <w:rsid w:val="00D82705"/>
    <w:rsid w:val="00D86878"/>
    <w:rsid w:val="00D8796C"/>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6A1B"/>
    <w:rsid w:val="00DC7FE9"/>
    <w:rsid w:val="00DD0506"/>
    <w:rsid w:val="00DD3204"/>
    <w:rsid w:val="00DD56DC"/>
    <w:rsid w:val="00DD78F4"/>
    <w:rsid w:val="00DE0552"/>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C84"/>
    <w:rsid w:val="00FA0E63"/>
    <w:rsid w:val="00FA1200"/>
    <w:rsid w:val="00FA6408"/>
    <w:rsid w:val="00FA6CD0"/>
    <w:rsid w:val="00FA6CE1"/>
    <w:rsid w:val="00FA7203"/>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359C5-E87C-4DD3-9E1D-324A1D909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7263</TotalTime>
  <Pages>33</Pages>
  <Words>45820</Words>
  <Characters>261176</Characters>
  <Application>Microsoft Office Word</Application>
  <DocSecurity>0</DocSecurity>
  <Lines>2176</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5</cp:revision>
  <cp:lastPrinted>2018-06-11T09:34:00Z</cp:lastPrinted>
  <dcterms:created xsi:type="dcterms:W3CDTF">2018-06-11T09:33:00Z</dcterms:created>
  <dcterms:modified xsi:type="dcterms:W3CDTF">2018-06-17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